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27F9A9" w14:textId="77777777" w:rsidR="00BD74C7" w:rsidRDefault="00BD74C7" w:rsidP="00F23C2E">
      <w:pPr>
        <w:spacing w:after="0"/>
        <w:jc w:val="center"/>
        <w:rPr>
          <w:b/>
        </w:rPr>
      </w:pPr>
      <w:r>
        <w:rPr>
          <w:b/>
        </w:rPr>
        <w:t>ANIMAL PERSONALITY AS A DRIVER OF SEXUAL SELECTION</w:t>
      </w:r>
    </w:p>
    <w:p w14:paraId="67A18D1A" w14:textId="77777777" w:rsidR="00BD74C7" w:rsidRDefault="00BD74C7" w:rsidP="00F23C2E">
      <w:pPr>
        <w:spacing w:after="0"/>
        <w:jc w:val="center"/>
        <w:rPr>
          <w:b/>
        </w:rPr>
      </w:pPr>
    </w:p>
    <w:p w14:paraId="3BAF0DF0" w14:textId="409369A1" w:rsidR="00BD74C7" w:rsidRPr="00880216" w:rsidRDefault="00BD74C7" w:rsidP="00F23C2E">
      <w:pPr>
        <w:spacing w:after="0"/>
        <w:jc w:val="center"/>
        <w:rPr>
          <w:sz w:val="20"/>
          <w:lang w:val="nl-NL"/>
        </w:rPr>
      </w:pPr>
      <w:r w:rsidRPr="00880216">
        <w:rPr>
          <w:sz w:val="20"/>
          <w:lang w:val="nl-NL"/>
        </w:rPr>
        <w:t>Nynke Wemer</w:t>
      </w:r>
      <w:r w:rsidR="00661BB2" w:rsidRPr="00880216">
        <w:rPr>
          <w:sz w:val="20"/>
          <w:lang w:val="nl-NL"/>
        </w:rPr>
        <w:t xml:space="preserve"> (S2714442)</w:t>
      </w:r>
    </w:p>
    <w:p w14:paraId="724823D2" w14:textId="4B5B915C" w:rsidR="00661BB2" w:rsidRPr="00880216" w:rsidRDefault="00661BB2" w:rsidP="00F23C2E">
      <w:pPr>
        <w:spacing w:after="0"/>
        <w:jc w:val="center"/>
        <w:rPr>
          <w:sz w:val="20"/>
          <w:lang w:val="nl-NL"/>
        </w:rPr>
      </w:pPr>
      <w:r w:rsidRPr="00880216">
        <w:rPr>
          <w:sz w:val="20"/>
          <w:lang w:val="nl-NL"/>
        </w:rPr>
        <w:t>n.wemer@student.rug.nl</w:t>
      </w:r>
    </w:p>
    <w:p w14:paraId="2702675A" w14:textId="30A807B8" w:rsidR="00661BB2" w:rsidRPr="00661BB2" w:rsidRDefault="00661BB2" w:rsidP="00F23C2E">
      <w:pPr>
        <w:spacing w:after="0"/>
        <w:jc w:val="center"/>
        <w:rPr>
          <w:sz w:val="20"/>
        </w:rPr>
      </w:pPr>
      <w:r w:rsidRPr="00661BB2">
        <w:rPr>
          <w:sz w:val="20"/>
        </w:rPr>
        <w:t>Supervisor: Marion Nicolaus</w:t>
      </w:r>
    </w:p>
    <w:p w14:paraId="0877ED98" w14:textId="34B21028" w:rsidR="00BD74C7" w:rsidRDefault="00BD74C7" w:rsidP="00B259C4">
      <w:pPr>
        <w:spacing w:after="0"/>
        <w:jc w:val="both"/>
      </w:pPr>
    </w:p>
    <w:p w14:paraId="45418080" w14:textId="77777777" w:rsidR="006C38AD" w:rsidRPr="006C38AD" w:rsidRDefault="006C38AD" w:rsidP="00B259C4">
      <w:pPr>
        <w:pStyle w:val="Heading2"/>
        <w:pBdr>
          <w:top w:val="single" w:sz="4" w:space="1" w:color="auto"/>
        </w:pBdr>
        <w:spacing w:before="0"/>
        <w:jc w:val="both"/>
        <w:rPr>
          <w:sz w:val="14"/>
        </w:rPr>
      </w:pPr>
    </w:p>
    <w:p w14:paraId="7BE2A79F" w14:textId="5F9A8086" w:rsidR="00BD74C7" w:rsidRPr="00626031" w:rsidRDefault="00BD74C7" w:rsidP="00B259C4">
      <w:pPr>
        <w:pStyle w:val="Heading2"/>
        <w:pBdr>
          <w:top w:val="single" w:sz="4" w:space="1" w:color="auto"/>
        </w:pBdr>
        <w:spacing w:before="0"/>
        <w:jc w:val="both"/>
        <w:rPr>
          <w:sz w:val="24"/>
        </w:rPr>
      </w:pPr>
      <w:r w:rsidRPr="00626031">
        <w:rPr>
          <w:sz w:val="28"/>
        </w:rPr>
        <w:t>Abstract</w:t>
      </w:r>
    </w:p>
    <w:p w14:paraId="414582EF" w14:textId="25CDE6E7" w:rsidR="00BD74C7" w:rsidRDefault="00F66938" w:rsidP="00B259C4">
      <w:pPr>
        <w:pBdr>
          <w:bottom w:val="single" w:sz="4" w:space="1" w:color="auto"/>
        </w:pBdr>
        <w:spacing w:after="0"/>
        <w:jc w:val="both"/>
        <w:rPr>
          <w:sz w:val="20"/>
        </w:rPr>
      </w:pPr>
      <w:r>
        <w:rPr>
          <w:sz w:val="20"/>
        </w:rPr>
        <w:t>Consistent individual behaviour – or animal</w:t>
      </w:r>
      <w:r w:rsidR="00880216">
        <w:rPr>
          <w:sz w:val="20"/>
        </w:rPr>
        <w:t xml:space="preserve"> personality </w:t>
      </w:r>
      <w:r>
        <w:rPr>
          <w:sz w:val="20"/>
        </w:rPr>
        <w:t xml:space="preserve">– </w:t>
      </w:r>
      <w:r w:rsidR="00880216">
        <w:rPr>
          <w:sz w:val="20"/>
        </w:rPr>
        <w:t xml:space="preserve">can have an enormous impact on an individual’s fitness. </w:t>
      </w:r>
      <w:r>
        <w:rPr>
          <w:sz w:val="20"/>
        </w:rPr>
        <w:t xml:space="preserve">Influences of animal personality on an individual’s ability to show the best behaviour in various environments, can result in an increase of survival and reproductive success. </w:t>
      </w:r>
      <w:r w:rsidRPr="00F66938">
        <w:rPr>
          <w:sz w:val="20"/>
        </w:rPr>
        <w:t>With animal behaviour so closely correlated to fitness</w:t>
      </w:r>
      <w:r>
        <w:rPr>
          <w:sz w:val="20"/>
        </w:rPr>
        <w:t xml:space="preserve">, </w:t>
      </w:r>
      <w:r w:rsidRPr="00F66938">
        <w:rPr>
          <w:sz w:val="20"/>
        </w:rPr>
        <w:t xml:space="preserve">there is </w:t>
      </w:r>
      <w:r>
        <w:rPr>
          <w:sz w:val="20"/>
        </w:rPr>
        <w:t xml:space="preserve">a </w:t>
      </w:r>
      <w:r w:rsidRPr="00F66938">
        <w:rPr>
          <w:sz w:val="20"/>
        </w:rPr>
        <w:t xml:space="preserve">growing </w:t>
      </w:r>
      <w:r>
        <w:rPr>
          <w:sz w:val="20"/>
        </w:rPr>
        <w:t>interest in how this can cause advances for the so needed animal conservation</w:t>
      </w:r>
      <w:r w:rsidR="00956943">
        <w:rPr>
          <w:sz w:val="20"/>
        </w:rPr>
        <w:t xml:space="preserve"> resulting in more research on animal behaviour</w:t>
      </w:r>
      <w:r>
        <w:rPr>
          <w:sz w:val="20"/>
        </w:rPr>
        <w:t xml:space="preserve">. However, </w:t>
      </w:r>
      <w:r w:rsidR="00C407C9">
        <w:rPr>
          <w:sz w:val="20"/>
        </w:rPr>
        <w:t xml:space="preserve">there is still </w:t>
      </w:r>
      <w:r w:rsidRPr="00F66938">
        <w:rPr>
          <w:sz w:val="20"/>
        </w:rPr>
        <w:t xml:space="preserve">very little </w:t>
      </w:r>
      <w:r w:rsidR="00C407C9">
        <w:rPr>
          <w:sz w:val="20"/>
        </w:rPr>
        <w:t>known about</w:t>
      </w:r>
      <w:r w:rsidRPr="00F66938">
        <w:rPr>
          <w:sz w:val="20"/>
        </w:rPr>
        <w:t xml:space="preserve"> a possible </w:t>
      </w:r>
      <w:r>
        <w:rPr>
          <w:sz w:val="20"/>
        </w:rPr>
        <w:t xml:space="preserve">correlation between </w:t>
      </w:r>
      <w:r w:rsidRPr="00F66938">
        <w:rPr>
          <w:sz w:val="20"/>
        </w:rPr>
        <w:t>sexual selection</w:t>
      </w:r>
      <w:r>
        <w:rPr>
          <w:sz w:val="20"/>
        </w:rPr>
        <w:t xml:space="preserve"> and the maintenance of various</w:t>
      </w:r>
      <w:r w:rsidRPr="00F66938">
        <w:rPr>
          <w:sz w:val="20"/>
        </w:rPr>
        <w:t xml:space="preserve"> personality </w:t>
      </w:r>
      <w:r>
        <w:rPr>
          <w:sz w:val="20"/>
        </w:rPr>
        <w:t xml:space="preserve">traits </w:t>
      </w:r>
      <w:r w:rsidRPr="00F66938">
        <w:rPr>
          <w:sz w:val="20"/>
        </w:rPr>
        <w:t>and its stability within individuals.</w:t>
      </w:r>
      <w:r>
        <w:rPr>
          <w:sz w:val="20"/>
        </w:rPr>
        <w:t xml:space="preserve"> In this thesis I provide an overview of existing literature on different female preferences for male personalit</w:t>
      </w:r>
      <w:r w:rsidR="006C1EC9">
        <w:rPr>
          <w:sz w:val="20"/>
        </w:rPr>
        <w:t>ies</w:t>
      </w:r>
      <w:r>
        <w:rPr>
          <w:sz w:val="20"/>
        </w:rPr>
        <w:t xml:space="preserve"> and how sexual selection plays an important role in </w:t>
      </w:r>
      <w:r w:rsidR="006C38AD">
        <w:rPr>
          <w:sz w:val="20"/>
        </w:rPr>
        <w:t xml:space="preserve">maintaining personality traits. In addition this thesis presents some new insights for future research based on </w:t>
      </w:r>
      <w:r w:rsidR="00EF0CD5">
        <w:rPr>
          <w:sz w:val="20"/>
        </w:rPr>
        <w:t>existing</w:t>
      </w:r>
      <w:r w:rsidR="006C38AD">
        <w:rPr>
          <w:sz w:val="20"/>
        </w:rPr>
        <w:t xml:space="preserve"> knowledge gaps in the available literature.</w:t>
      </w:r>
    </w:p>
    <w:p w14:paraId="750ACA0E" w14:textId="77777777" w:rsidR="006C38AD" w:rsidRDefault="006C38AD" w:rsidP="00B259C4">
      <w:pPr>
        <w:pBdr>
          <w:bottom w:val="single" w:sz="4" w:space="1" w:color="auto"/>
        </w:pBdr>
        <w:spacing w:after="0"/>
        <w:jc w:val="both"/>
        <w:rPr>
          <w:sz w:val="20"/>
        </w:rPr>
      </w:pPr>
    </w:p>
    <w:p w14:paraId="470D50E2" w14:textId="77777777" w:rsidR="00F66938" w:rsidRPr="00626031" w:rsidRDefault="00F66938" w:rsidP="00B259C4">
      <w:pPr>
        <w:spacing w:after="0"/>
        <w:jc w:val="both"/>
        <w:rPr>
          <w:sz w:val="20"/>
        </w:rPr>
      </w:pPr>
    </w:p>
    <w:p w14:paraId="22BCF48D" w14:textId="630B21F1" w:rsidR="00BD74C7" w:rsidRDefault="00BD74C7" w:rsidP="00B259C4">
      <w:pPr>
        <w:pStyle w:val="Heading2"/>
        <w:jc w:val="both"/>
        <w:rPr>
          <w:sz w:val="28"/>
        </w:rPr>
      </w:pPr>
      <w:r w:rsidRPr="00626031">
        <w:rPr>
          <w:sz w:val="28"/>
        </w:rPr>
        <w:t>Introduction</w:t>
      </w:r>
    </w:p>
    <w:p w14:paraId="3D2205A0" w14:textId="7B5CE794" w:rsidR="006B10F4" w:rsidRDefault="006B10F4" w:rsidP="00B259C4">
      <w:pPr>
        <w:spacing w:after="0"/>
        <w:jc w:val="both"/>
      </w:pPr>
      <w:r>
        <w:t xml:space="preserve">Sexual selection theory was first proposed by Charles Darwin in his book The Origin of Species </w:t>
      </w:r>
      <w:r w:rsidR="00446A7D">
        <w:t xml:space="preserve">(1859) </w:t>
      </w:r>
      <w:r>
        <w:t>and developed further in The descent of man</w:t>
      </w:r>
      <w:r w:rsidR="00BA492F">
        <w:t xml:space="preserve"> (1871)</w:t>
      </w:r>
      <w:r>
        <w:t>. He defined it as</w:t>
      </w:r>
      <w:r w:rsidRPr="00314B0F">
        <w:t xml:space="preserve"> </w:t>
      </w:r>
      <w:r w:rsidRPr="00EF3AB0">
        <w:t>“the advantage which certain individuals have over other individuals of the same sex and species, in exclusive relation to reproduction.”</w:t>
      </w:r>
      <w:r w:rsidRPr="00314B0F">
        <w:t xml:space="preserve"> </w:t>
      </w:r>
      <w:r>
        <w:fldChar w:fldCharType="begin" w:fldLock="1"/>
      </w:r>
      <w:r>
        <w:instrText>ADDIN CSL_CITATION { "citationItems" : [ { "id" : "ITEM-1", "itemData" : { "author" : [ { "dropping-particle" : "", "family" : "Darwin", "given" : "Charles", "non-dropping-particle" : "", "parse-names" : false, "suffix" : "" } ], "id" : "ITEM-1", "issued" : { "date-parts" : [ [ "1871" ] ] }, "number-of-pages" : "197-252", "publisher" : "Wordsworth editions", "title" : "The Descent of Man", "type" : "book" }, "uris" : [ "http://www.mendeley.com/documents/?uuid=cb5d1884-1763-4205-b622-747fa95b4a6e" ] }, { "id" : "ITEM-2", "itemData" : { "author" : [ { "dropping-particle" : "", "family" : "Darwin", "given" : "Charles", "non-dropping-particle" : "", "parse-names" : false, "suffix" : "" } ], "id" : "ITEM-2", "issued" : { "date-parts" : [ [ "1859" ] ] }, "number-of-pages" : "76-134", "publisher" : "Collins classics", "title" : "The origin of Species", "type" : "book" }, "uris" : [ "http://www.mendeley.com/documents/?uuid=eb3377f9-4845-4a3e-b394-78678f7ee17d" ] } ], "mendeley" : { "formattedCitation" : "(Darwin, 1859, 1871)", "plainTextFormattedCitation" : "(Darwin, 1859, 1871)", "previouslyFormattedCitation" : "(Darwin, 1859, 1871)" }, "properties" : { "noteIndex" : 0 }, "schema" : "https://github.com/citation-style-language/schema/raw/master/csl-citation.json" }</w:instrText>
      </w:r>
      <w:r>
        <w:fldChar w:fldCharType="separate"/>
      </w:r>
      <w:r w:rsidRPr="00510E37">
        <w:rPr>
          <w:noProof/>
        </w:rPr>
        <w:t>(Darwin, 1859, 1871)</w:t>
      </w:r>
      <w:r>
        <w:fldChar w:fldCharType="end"/>
      </w:r>
      <w:r w:rsidRPr="00314B0F">
        <w:t xml:space="preserve">. </w:t>
      </w:r>
      <w:r>
        <w:t xml:space="preserve"> </w:t>
      </w:r>
      <w:r w:rsidRPr="00314B0F">
        <w:t xml:space="preserve">So sexual selection can be </w:t>
      </w:r>
      <w:r>
        <w:t xml:space="preserve">seen </w:t>
      </w:r>
      <w:r w:rsidRPr="00314B0F">
        <w:t>as intra-specific reproductive competition</w:t>
      </w:r>
      <w:r>
        <w:t xml:space="preserve"> </w:t>
      </w:r>
      <w:r>
        <w:fldChar w:fldCharType="begin" w:fldLock="1"/>
      </w:r>
      <w:r>
        <w:instrText>ADDIN CSL_CITATION { "citationItems" : [ { "id" : "ITEM-1", "itemData" : { "DOI" : "10.1016/j.cub.2010.11.053", "ISBN" : "0960-9822", "ISSN" : "09609822", "PMID" : "21256434", "abstract" : "Sexual selection is a concept that has probably been misunderstood and misrepresented more than any other idea in evolutionary biology, confusion that continues to the present day. We are not entirely sure why this is, but sexual politics seems to have played its role, as does a failure to understand what sexual selection is and why it was initially invoked. While in some ways less intuitive than natural selection, sexual selection is conceptually identical to it, and evolution via either mechanism will occur given sufficient genetic variation. Recent claims that sexual selection theory is fundamentally flawed are simply wrong and ignore an enormous body of evidence that provides a bedrock of support for this major mechanism of organic evolution. In fact it is partly due to this solid foundation that current research has largely shifted from documenting whether or not sexual selection occurs, to addressing more complex evolutionary questions.", "author" : [ { "dropping-particle" : "", "family" : "Hosken", "given" : "David J.", "non-dropping-particle" : "", "parse-names" : false, "suffix" : "" }, { "dropping-particle" : "", "family" : "House", "given" : "Clarissa M.", "non-dropping-particle" : "", "parse-names" : false, "suffix" : "" } ], "container-title" : "Current Biology", "id" : "ITEM-1", "issue" : "2", "issued" : { "date-parts" : [ [ "2011" ] ] }, "page" : "R62-R65", "publisher" : "Elsevier", "title" : "Sexual selection", "type" : "article-journal", "volume" : "21" }, "uris" : [ "http://www.mendeley.com/documents/?uuid=2c61b8b1-b7f9-4689-b754-fab9d9d67f27" ] } ], "mendeley" : { "formattedCitation" : "(Hosken &amp; House, 2011)", "plainTextFormattedCitation" : "(Hosken &amp; House, 2011)", "previouslyFormattedCitation" : "(Hosken &amp; House, 2011)" }, "properties" : { "noteIndex" : 0 }, "schema" : "https://github.com/citation-style-language/schema/raw/master/csl-citation.json" }</w:instrText>
      </w:r>
      <w:r>
        <w:fldChar w:fldCharType="separate"/>
      </w:r>
      <w:r w:rsidRPr="00A3683F">
        <w:rPr>
          <w:noProof/>
        </w:rPr>
        <w:t>(Hosken &amp; House, 2011)</w:t>
      </w:r>
      <w:r>
        <w:fldChar w:fldCharType="end"/>
      </w:r>
      <w:r>
        <w:t xml:space="preserve">. Two mechanisms of sexual selection were provided by Darwin: competition for mates (intrasexual selection) and mate choice (intersexual selection) </w:t>
      </w:r>
      <w:r>
        <w:fldChar w:fldCharType="begin" w:fldLock="1"/>
      </w:r>
      <w:r>
        <w:instrText>ADDIN CSL_CITATION { "citationItems" : [ { "id" : "ITEM-1", "itemData" : { "author" : [ { "dropping-particle" : "", "family" : "Darwin", "given" : "Charles", "non-dropping-particle" : "", "parse-names" : false, "suffix" : "" } ], "id" : "ITEM-1", "issued" : { "date-parts" : [ [ "1871" ] ] }, "number-of-pages" : "197-252", "publisher" : "Wordsworth editions", "title" : "The Descent of Man", "type" : "book" }, "uris" : [ "http://www.mendeley.com/documents/?uuid=cb5d1884-1763-4205-b622-747fa95b4a6e" ] }, { "id" : "ITEM-2", "itemData" : { "DOI" : "10.1016/j.cub.2010.11.053", "ISBN" : "0960-9822", "ISSN" : "09609822", "PMID" : "21256434", "abstract" : "Sexual selection is a concept that has probably been misunderstood and misrepresented more than any other idea in evolutionary biology, confusion that continues to the present day. We are not entirely sure why this is, but sexual politics seems to have played its role, as does a failure to understand what sexual selection is and why it was initially invoked. While in some ways less intuitive than natural selection, sexual selection is conceptually identical to it, and evolution via either mechanism will occur given sufficient genetic variation. Recent claims that sexual selection theory is fundamentally flawed are simply wrong and ignore an enormous body of evidence that provides a bedrock of support for this major mechanism of organic evolution. In fact it is partly due to this solid foundation that current research has largely shifted from documenting whether or not sexual selection occurs, to addressing more complex evolutionary questions.", "author" : [ { "dropping-particle" : "", "family" : "Hosken", "given" : "David J.", "non-dropping-particle" : "", "parse-names" : false, "suffix" : "" }, { "dropping-particle" : "", "family" : "House", "given" : "Clarissa M.", "non-dropping-particle" : "", "parse-names" : false, "suffix" : "" } ], "container-title" : "Current Biology", "id" : "ITEM-2", "issue" : "2", "issued" : { "date-parts" : [ [ "2011" ] ] }, "page" : "R62-R65", "publisher" : "Elsevier", "title" : "Sexual selection", "type" : "article-journal", "volume" : "21" }, "uris" : [ "http://www.mendeley.com/documents/?uuid=2c61b8b1-b7f9-4689-b754-fab9d9d67f27" ] }, { "id" : "ITEM-3", "itemData" : { "DOI" : "10.1007/s11692-015-9315-x", "ISBN" : "0071-3260", "ISSN" : "00713260", "abstract" : "Darwin\u2019s concept of sexual selection has been an area of intense research interest for the past half-cen- tury. Research has mainly focused on intersexual selection (selection arising from mate choice), and has particularly focused on the hypothesis that mates are chosen on the basis of \u2018\u2018genetic quality\u2019\u2019 which is \u2018\u2018honestly\u2019\u2019 signaled by sexually dimorphic traits. I discuss these models in the light of evidence that most genetic variation in real populations is either selectively neutral or slightly delete- rious. Since several well-known models have focused on the immune system as a source of heritable variation in fitness, I examine evidence from studies of the vertebrate major histocompatibility complex and its interaction with pathogens. Finally, I discuss alternative hypotheses for the evolution of secondary sexual characteristics that are con- sistent with the prevalence of purifying selection rather than positive selection in most populations. One such model, the random walk model, relies only on the well- attested processes of mutation, purifying selection, and genetic drift, thereby providing an attractive alternative to models that assume ubiquitous positive selection. Keywords", "author" : [ { "dropping-particle" : "", "family" : "Hughes", "given" : "Austin L.", "non-dropping-particle" : "", "parse-names" : false, "suffix" : "" } ], "container-title" : "Evolutionary Biology", "id" : "ITEM-3", "issue" : "3", "issued" : { "date-parts" : [ [ "2015" ] ] }, "page" : "366-378", "publisher" : "Springer US", "title" : "Sexual Selection and Mate Choice: Insights from Neutralist Perspectives", "type" : "article-journal", "volume" : "42" }, "uris" : [ "http://www.mendeley.com/documents/?uuid=7e50bbc8-f2a2-478e-869f-4fc46feb766a" ] } ], "mendeley" : { "formattedCitation" : "(Darwin, 1871; Hosken &amp; House, 2011; Hughes, 2015)", "plainTextFormattedCitation" : "(Darwin, 1871; Hosken &amp; House, 2011; Hughes, 2015)", "previouslyFormattedCitation" : "(Darwin, 1871; Hosken &amp; House, 2011; Hughes, 2015)" }, "properties" : { "noteIndex" : 0 }, "schema" : "https://github.com/citation-style-language/schema/raw/master/csl-citation.json" }</w:instrText>
      </w:r>
      <w:r>
        <w:fldChar w:fldCharType="separate"/>
      </w:r>
      <w:r w:rsidRPr="0085311E">
        <w:rPr>
          <w:noProof/>
        </w:rPr>
        <w:t>(Darwin, 1871; Hosken &amp; House, 2011; Hughes, 2015)</w:t>
      </w:r>
      <w:r>
        <w:fldChar w:fldCharType="end"/>
      </w:r>
      <w:r>
        <w:t>.</w:t>
      </w:r>
      <w:r>
        <w:rPr>
          <w:color w:val="FF0000"/>
        </w:rPr>
        <w:t xml:space="preserve"> </w:t>
      </w:r>
      <w:r w:rsidRPr="00E41DC0">
        <w:t xml:space="preserve">Intrasexual selection has mostly been defined as the competition among males for access to females and intersexual selection is </w:t>
      </w:r>
      <w:r>
        <w:t xml:space="preserve">often defined as </w:t>
      </w:r>
      <w:r w:rsidRPr="00E41DC0">
        <w:t xml:space="preserve">the mate choice of females </w:t>
      </w:r>
      <w:r w:rsidRPr="00E41DC0">
        <w:fldChar w:fldCharType="begin" w:fldLock="1"/>
      </w:r>
      <w:r>
        <w:instrText>ADDIN CSL_CITATION { "citationItems" : [ { "id" : "ITEM-1", "itemData" : { "DOI" : "10.1007/s11692-015-9315-x", "ISBN" : "0071-3260", "ISSN" : "00713260", "abstract" : "Darwin\u2019s concept of sexual selection has been an area of intense research interest for the past half-cen- tury. Research has mainly focused on intersexual selection (selection arising from mate choice), and has particularly focused on the hypothesis that mates are chosen on the basis of \u2018\u2018genetic quality\u2019\u2019 which is \u2018\u2018honestly\u2019\u2019 signaled by sexually dimorphic traits. I discuss these models in the light of evidence that most genetic variation in real populations is either selectively neutral or slightly delete- rious. Since several well-known models have focused on the immune system as a source of heritable variation in fitness, I examine evidence from studies of the vertebrate major histocompatibility complex and its interaction with pathogens. Finally, I discuss alternative hypotheses for the evolution of secondary sexual characteristics that are con- sistent with the prevalence of purifying selection rather than positive selection in most populations. One such model, the random walk model, relies only on the well- attested processes of mutation, purifying selection, and genetic drift, thereby providing an attractive alternative to models that assume ubiquitous positive selection. Keywords", "author" : [ { "dropping-particle" : "", "family" : "Hughes", "given" : "Austin L.", "non-dropping-particle" : "", "parse-names" : false, "suffix" : "" } ], "container-title" : "Evolutionary Biology", "id" : "ITEM-1", "issue" : "3", "issued" : { "date-parts" : [ [ "2015" ] ] }, "page" : "366-378", "publisher" : "Springer US", "title" : "Sexual Selection and Mate Choice: Insights from Neutralist Perspectives", "type" : "article-journal", "volume" : "42" }, "uris" : [ "http://www.mendeley.com/documents/?uuid=7e50bbc8-f2a2-478e-869f-4fc46feb766a" ] } ], "mendeley" : { "formattedCitation" : "(Hughes, 2015)", "plainTextFormattedCitation" : "(Hughes, 2015)", "previouslyFormattedCitation" : "(Hughes, 2015)" }, "properties" : { "noteIndex" : 0 }, "schema" : "https://github.com/citation-style-language/schema/raw/master/csl-citation.json" }</w:instrText>
      </w:r>
      <w:r w:rsidRPr="00E41DC0">
        <w:fldChar w:fldCharType="separate"/>
      </w:r>
      <w:r w:rsidRPr="00E41DC0">
        <w:rPr>
          <w:noProof/>
        </w:rPr>
        <w:t>(Hughes, 2015)</w:t>
      </w:r>
      <w:r w:rsidRPr="00E41DC0">
        <w:fldChar w:fldCharType="end"/>
      </w:r>
      <w:r w:rsidRPr="00E41DC0">
        <w:t>.</w:t>
      </w:r>
      <w:r>
        <w:rPr>
          <w:color w:val="FF0000"/>
        </w:rPr>
        <w:t xml:space="preserve"> </w:t>
      </w:r>
      <w:r w:rsidRPr="00CB227E">
        <w:t>F</w:t>
      </w:r>
      <w:r>
        <w:t xml:space="preserve">emale mate preference has mostly been observed because – even though males can be choosy and females competitive – females tend to be the choosy sex while males have higher competitive behaviour </w:t>
      </w:r>
      <w:r>
        <w:fldChar w:fldCharType="begin" w:fldLock="1"/>
      </w:r>
      <w:r>
        <w:instrText>ADDIN CSL_CITATION { "citationItems" : [ { "id" : "ITEM-1", "itemData" : { "DOI" : "10.1016/j.cub.2010.11.053", "ISBN" : "0960-9822", "ISSN" : "09609822", "PMID" : "21256434", "abstract" : "Sexual selection is a concept that has probably been misunderstood and misrepresented more than any other idea in evolutionary biology, confusion that continues to the present day. We are not entirely sure why this is, but sexual politics seems to have played its role, as does a failure to understand what sexual selection is and why it was initially invoked. While in some ways less intuitive than natural selection, sexual selection is conceptually identical to it, and evolution via either mechanism will occur given sufficient genetic variation. Recent claims that sexual selection theory is fundamentally flawed are simply wrong and ignore an enormous body of evidence that provides a bedrock of support for this major mechanism of organic evolution. In fact it is partly due to this solid foundation that current research has largely shifted from documenting whether or not sexual selection occurs, to addressing more complex evolutionary questions.", "author" : [ { "dropping-particle" : "", "family" : "Hosken", "given" : "David J.", "non-dropping-particle" : "", "parse-names" : false, "suffix" : "" }, { "dropping-particle" : "", "family" : "House", "given" : "Clarissa M.", "non-dropping-particle" : "", "parse-names" : false, "suffix" : "" } ], "container-title" : "Current Biology", "id" : "ITEM-1", "issue" : "2", "issued" : { "date-parts" : [ [ "2011" ] ] }, "page" : "R62-R65", "publisher" : "Elsevier", "title" : "Sexual selection", "type" : "article-journal", "volume" : "21" }, "uris" : [ "http://www.mendeley.com/documents/?uuid=2c61b8b1-b7f9-4689-b754-fab9d9d67f27" ] } ], "mendeley" : { "formattedCitation" : "(Hosken &amp; House, 2011)", "plainTextFormattedCitation" : "(Hosken &amp; House, 2011)", "previouslyFormattedCitation" : "(Hosken &amp; House, 2011)" }, "properties" : { "noteIndex" : 0 }, "schema" : "https://github.com/citation-style-language/schema/raw/master/csl-citation.json" }</w:instrText>
      </w:r>
      <w:r>
        <w:fldChar w:fldCharType="separate"/>
      </w:r>
      <w:r w:rsidRPr="00A3683F">
        <w:rPr>
          <w:noProof/>
        </w:rPr>
        <w:t>(Hosken &amp; House, 2011)</w:t>
      </w:r>
      <w:r>
        <w:fldChar w:fldCharType="end"/>
      </w:r>
      <w:r>
        <w:t xml:space="preserve">. </w:t>
      </w:r>
      <w:r w:rsidR="00BA492F">
        <w:t>It has been proposed that f</w:t>
      </w:r>
      <w:r>
        <w:t xml:space="preserve">emales </w:t>
      </w:r>
      <w:r w:rsidR="00BA492F">
        <w:t xml:space="preserve">may </w:t>
      </w:r>
      <w:r>
        <w:t xml:space="preserve">choose males either because of direct (e.g. parental care) or indirect (e.g. better offspring) fitness benefits </w:t>
      </w:r>
      <w:r>
        <w:fldChar w:fldCharType="begin" w:fldLock="1"/>
      </w:r>
      <w:r>
        <w:instrText>ADDIN CSL_CITATION { "citationItems" : [ { "id" : "ITEM-1", "itemData" : { "DOI" : "10.1111/j.1469-185X.2009.00101.x", "ISBN" : "1469-185X", "ISSN" : "14647931", "PMID" : "19922534", "abstract" : "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 "author" : [ { "dropping-particle" : "", "family" : "Schuett", "given" : "Wiebke", "non-dropping-particle" : "", "parse-names" : false, "suffix" : "" }, { "dropping-particle" : "", "family" : "Tregenza", "given" : "Tom", "non-dropping-particle" : "", "parse-names" : false, "suffix" : "" }, { "dropping-particle" : "", "family" : "Dall", "given" : "Sasha R. X.", "non-dropping-particle" : "", "parse-names" : false, "suffix" : "" } ], "container-title" : "Biological Reviews", "id" : "ITEM-1", "issue" : "2", "issued" : { "date-parts" : [ [ "2010" ] ] }, "page" : "217-246", "title" : "Sexual selection and animal personality", "type" : "article-journal", "volume" : "85" }, "uris" : [ "http://www.mendeley.com/documents/?uuid=1760edaa-34e6-4d31-8b67-1137423f5199" ] } ], "mendeley" : { "formattedCitation" : "(Schuett &lt;i&gt;et al.&lt;/i&gt;, 2010)", "plainTextFormattedCitation" : "(Schuett et al., 2010)", "previouslyFormattedCitation" : "(Schuett &lt;i&gt;et al.&lt;/i&gt;, 2010)" }, "properties" : { "noteIndex" : 0 }, "schema" : "https://github.com/citation-style-language/schema/raw/master/csl-citation.json" }</w:instrText>
      </w:r>
      <w:r>
        <w:fldChar w:fldCharType="separate"/>
      </w:r>
      <w:r w:rsidRPr="00AC3272">
        <w:rPr>
          <w:noProof/>
        </w:rPr>
        <w:t xml:space="preserve">(Schuett </w:t>
      </w:r>
      <w:r w:rsidRPr="00AC3272">
        <w:rPr>
          <w:i/>
          <w:noProof/>
        </w:rPr>
        <w:t>et al.</w:t>
      </w:r>
      <w:r w:rsidRPr="00AC3272">
        <w:rPr>
          <w:noProof/>
        </w:rPr>
        <w:t>, 2010)</w:t>
      </w:r>
      <w:r>
        <w:fldChar w:fldCharType="end"/>
      </w:r>
      <w:r>
        <w:t xml:space="preserve">. </w:t>
      </w:r>
      <w:r w:rsidRPr="00305560">
        <w:rPr>
          <w:color w:val="000000" w:themeColor="text1"/>
        </w:rPr>
        <w:t xml:space="preserve">For example, the ‘good-genes’ hypothesis explains how costly traits can signal male reproductive quality and be attractive to females </w:t>
      </w:r>
      <w:r w:rsidRPr="00305560">
        <w:rPr>
          <w:color w:val="000000" w:themeColor="text1"/>
        </w:rPr>
        <w:fldChar w:fldCharType="begin" w:fldLock="1"/>
      </w:r>
      <w:r w:rsidRPr="00305560">
        <w:rPr>
          <w:color w:val="000000" w:themeColor="text1"/>
        </w:rPr>
        <w:instrText>ADDIN CSL_CITATION { "citationItems" : [ { "id" : "ITEM-1", "itemData" : { "ISBN" : "1026210267", "author" : [ { "dropping-particle" : "", "family" : "Dugatkin", "given" : "Lee Alan", "non-dropping-particle" : "", "parse-names" : false, "suffix" : "" }, { "dropping-particle" : "", "family" : "Godin", "given" : "Jean-Guy J", "non-dropping-particle" : "", "parse-names" : false, "suffix" : "" } ], "container-title" : "Proceedings of the National Academy of Sciences of the United States of America", "id" : "ITEM-1", "issue" : "September", "issued" : { "date-parts" : [ [ "1996" ] ] }, "page" : "10262-10267", "title" : "Female mating preference for bold males in the guppy, Poecilia reticulata", "type" : "article-journal", "volume" : "93" }, "uris" : [ "http://www.mendeley.com/documents/?uuid=2a08378f-08c7-4225-9798-0254757928ec" ] } ], "mendeley" : { "formattedCitation" : "(Dugatkin &amp; Godin, 1996)", "plainTextFormattedCitation" : "(Dugatkin &amp; Godin, 1996)", "previouslyFormattedCitation" : "(Dugatkin &amp; Godin, 1996)" }, "properties" : { "noteIndex" : 0 }, "schema" : "https://github.com/citation-style-language/schema/raw/master/csl-citation.json" }</w:instrText>
      </w:r>
      <w:r w:rsidRPr="00305560">
        <w:rPr>
          <w:color w:val="000000" w:themeColor="text1"/>
        </w:rPr>
        <w:fldChar w:fldCharType="separate"/>
      </w:r>
      <w:r w:rsidRPr="00305560">
        <w:rPr>
          <w:noProof/>
          <w:color w:val="000000" w:themeColor="text1"/>
        </w:rPr>
        <w:t>(Dugatkin &amp; Godin, 1996)</w:t>
      </w:r>
      <w:r w:rsidRPr="00305560">
        <w:rPr>
          <w:color w:val="000000" w:themeColor="text1"/>
        </w:rPr>
        <w:fldChar w:fldCharType="end"/>
      </w:r>
      <w:r w:rsidRPr="00305560">
        <w:rPr>
          <w:color w:val="000000" w:themeColor="text1"/>
        </w:rPr>
        <w:t xml:space="preserve">. This hypothesis states that “if the expression of costly preferred traits in males is proportional to the male’s quality or reveals his quality, a well-developed trait should indicate social dominance, good condition, good nutritional status, high behavioural vigour and/or high viability” </w:t>
      </w:r>
      <w:r w:rsidRPr="00305560">
        <w:rPr>
          <w:color w:val="000000" w:themeColor="text1"/>
        </w:rPr>
        <w:fldChar w:fldCharType="begin" w:fldLock="1"/>
      </w:r>
      <w:r w:rsidRPr="00305560">
        <w:rPr>
          <w:color w:val="000000" w:themeColor="text1"/>
        </w:rPr>
        <w:instrText>ADDIN CSL_CITATION { "citationItems" : [ { "id" : "ITEM-1", "itemData" : { "ISBN" : "1026210267", "author" : [ { "dropping-particle" : "", "family" : "Dugatkin", "given" : "Lee Alan", "non-dropping-particle" : "", "parse-names" : false, "suffix" : "" }, { "dropping-particle" : "", "family" : "Godin", "given" : "Jean-Guy J", "non-dropping-particle" : "", "parse-names" : false, "suffix" : "" } ], "container-title" : "Proceedings of the National Academy of Sciences of the United States of America", "id" : "ITEM-1", "issue" : "September", "issued" : { "date-parts" : [ [ "1996" ] ] }, "page" : "10262-10267", "title" : "Female mating preference for bold males in the guppy, Poecilia reticulata", "type" : "article-journal", "volume" : "93" }, "uris" : [ "http://www.mendeley.com/documents/?uuid=2a08378f-08c7-4225-9798-0254757928ec" ] } ], "mendeley" : { "formattedCitation" : "(Dugatkin &amp; Godin, 1996)", "plainTextFormattedCitation" : "(Dugatkin &amp; Godin, 1996)", "previouslyFormattedCitation" : "(Dugatkin &amp; Godin, 1996)" }, "properties" : { "noteIndex" : 0 }, "schema" : "https://github.com/citation-style-language/schema/raw/master/csl-citation.json" }</w:instrText>
      </w:r>
      <w:r w:rsidRPr="00305560">
        <w:rPr>
          <w:color w:val="000000" w:themeColor="text1"/>
        </w:rPr>
        <w:fldChar w:fldCharType="separate"/>
      </w:r>
      <w:r w:rsidRPr="00305560">
        <w:rPr>
          <w:noProof/>
          <w:color w:val="000000" w:themeColor="text1"/>
        </w:rPr>
        <w:t>(Dugatkin &amp; Godin, 1996)</w:t>
      </w:r>
      <w:r w:rsidRPr="00305560">
        <w:rPr>
          <w:color w:val="000000" w:themeColor="text1"/>
        </w:rPr>
        <w:fldChar w:fldCharType="end"/>
      </w:r>
      <w:r>
        <w:t xml:space="preserve">. </w:t>
      </w:r>
      <w:r w:rsidR="00305560">
        <w:t xml:space="preserve">This </w:t>
      </w:r>
      <w:r w:rsidR="000C1DCC">
        <w:t>hypothesis</w:t>
      </w:r>
      <w:r w:rsidR="00305560">
        <w:t xml:space="preserve"> will be </w:t>
      </w:r>
      <w:r w:rsidR="000C1DCC">
        <w:t>discussed</w:t>
      </w:r>
      <w:r w:rsidR="00293BE0">
        <w:t xml:space="preserve"> further in my thesis.</w:t>
      </w:r>
      <w:r w:rsidR="00305560">
        <w:t xml:space="preserve"> </w:t>
      </w:r>
      <w:r>
        <w:t xml:space="preserve">Darwin has never really explained why females might favour some males over others and why males with exaggerated traits are often preferred by females. However, it can be stated that sexual selection should be stronger on males because their fitness is limited by the access to females </w:t>
      </w:r>
      <w:r>
        <w:fldChar w:fldCharType="begin" w:fldLock="1"/>
      </w:r>
      <w:r>
        <w:instrText>ADDIN CSL_CITATION { "citationItems" : [ { "id" : "ITEM-1", "itemData" : { "URL" : "https://www.nature.com/scitable/knowledge/library/sexual-selection-13255240", "author" : [ { "dropping-particle" : "", "family" : "Brennan", "given" : "Patricia L R", "non-dropping-particle" : "", "parse-names" : false, "suffix" : "" } ], "container-title" : "Nature education", "id" : "ITEM-1", "issued" : { "date-parts" : [ [ "2010" ] ] }, "title" : "Sexual Selection", "type" : "webpage" }, "uris" : [ "http://www.mendeley.com/documents/?uuid=e70186c2-0382-4f2e-83cc-87ea52cfdd32" ] }, { "id" : "ITEM-2", "itemData" : { "DOI" : "10.1016/j.cub.2010.11.053", "ISBN" : "0960-9822", "ISSN" : "09609822", "PMID" : "21256434", "abstract" : "Sexual selection is a concept that has probably been misunderstood and misrepresented more than any other idea in evolutionary biology, confusion that continues to the present day. We are not entirely sure why this is, but sexual politics seems to have played its role, as does a failure to understand what sexual selection is and why it was initially invoked. While in some ways less intuitive than natural selection, sexual selection is conceptually identical to it, and evolution via either mechanism will occur given sufficient genetic variation. Recent claims that sexual selection theory is fundamentally flawed are simply wrong and ignore an enormous body of evidence that provides a bedrock of support for this major mechanism of organic evolution. In fact it is partly due to this solid foundation that current research has largely shifted from documenting whether or not sexual selection occurs, to addressing more complex evolutionary questions.", "author" : [ { "dropping-particle" : "", "family" : "Hosken", "given" : "David J.", "non-dropping-particle" : "", "parse-names" : false, "suffix" : "" }, { "dropping-particle" : "", "family" : "House", "given" : "Clarissa M.", "non-dropping-particle" : "", "parse-names" : false, "suffix" : "" } ], "container-title" : "Current Biology", "id" : "ITEM-2", "issue" : "2", "issued" : { "date-parts" : [ [ "2011" ] ] }, "page" : "R62-R65", "publisher" : "Elsevier", "title" : "Sexual selection", "type" : "article-journal", "volume" : "21" }, "uris" : [ "http://www.mendeley.com/documents/?uuid=2c61b8b1-b7f9-4689-b754-fab9d9d67f27" ] }, { "id" : "ITEM-3", "itemData" : { "author" : [ { "dropping-particle" : "", "family" : "Davies", "given" : "Nicholas B", "non-dropping-particle" : "", "parse-names" : false, "suffix" : "" }, { "dropping-particle" : "", "family" : "Krebs", "given" : "John R", "non-dropping-particle" : "", "parse-names" : false, "suffix" : "" }, { "dropping-particle" : "", "family" : "West", "given" : "Stuart A", "non-dropping-particle" : "", "parse-names" : false, "suffix" : "" } ], "edition" : "4", "id" : "ITEM-3", "issued" : { "date-parts" : [ [ "2015" ] ] }, "number-of-pages" : "179-221", "publisher" : "Wiley-Blackwell", "title" : "An Introduction to Behavioural Ecology", "type" : "book" }, "uris" : [ "http://www.mendeley.com/documents/?uuid=cdcafff6-7297-4807-83c3-ac4f18be81f3" ] } ], "mendeley" : { "formattedCitation" : "(Brennan, 2010; Hosken &amp; House, 2011; Davies &lt;i&gt;et al.&lt;/i&gt;, 2015)", "plainTextFormattedCitation" : "(Brennan, 2010; Hosken &amp; House, 2011; Davies et al., 2015)", "previouslyFormattedCitation" : "(Brennan, 2010; Hosken &amp; House, 2011; Davies &lt;i&gt;et al.&lt;/i&gt;, 2015)" }, "properties" : { "noteIndex" : 0 }, "schema" : "https://github.com/citation-style-language/schema/raw/master/csl-citation.json" }</w:instrText>
      </w:r>
      <w:r>
        <w:fldChar w:fldCharType="separate"/>
      </w:r>
      <w:r w:rsidRPr="009372DE">
        <w:rPr>
          <w:noProof/>
        </w:rPr>
        <w:t xml:space="preserve">(Brennan, 2010; Hosken &amp; House, 2011; Davies </w:t>
      </w:r>
      <w:r w:rsidRPr="009372DE">
        <w:rPr>
          <w:i/>
          <w:noProof/>
        </w:rPr>
        <w:t>et al.</w:t>
      </w:r>
      <w:r w:rsidRPr="009372DE">
        <w:rPr>
          <w:noProof/>
        </w:rPr>
        <w:t>, 2015)</w:t>
      </w:r>
      <w:r>
        <w:fldChar w:fldCharType="end"/>
      </w:r>
      <w:r>
        <w:t>.</w:t>
      </w:r>
    </w:p>
    <w:p w14:paraId="645FE651" w14:textId="50DA90FA" w:rsidR="00EC055A" w:rsidRDefault="00EC055A" w:rsidP="00B259C4">
      <w:pPr>
        <w:spacing w:after="0"/>
        <w:ind w:firstLine="720"/>
        <w:jc w:val="both"/>
      </w:pPr>
      <w:bookmarkStart w:id="0" w:name="_GoBack"/>
      <w:bookmarkEnd w:id="0"/>
      <w:r>
        <w:t>In species with monogamy and biparental care, it is speculated that females prefer to choose a male with a matching p</w:t>
      </w:r>
      <w:r w:rsidR="0026157C">
        <w:t>henotype</w:t>
      </w:r>
      <w:r>
        <w:t xml:space="preserve"> to theirs. By mating assortatively, cooperation between them can be more efficient, resulting in mutual reproductive benefits </w:t>
      </w:r>
      <w:r>
        <w:fldChar w:fldCharType="begin" w:fldLock="1"/>
      </w:r>
      <w:r>
        <w:instrText>ADDIN CSL_CITATION { "citationItems" : [ { "id" : "ITEM-1", "itemData" : { "DOI" : "10.1371/journal.pone.0002647", "ISBN" : "1932-6203", "ISSN" : "19326203", "PMID" : "18612388", "abstract" : "Individual differences in social behaviour may have consequences for mate choice and sexual signalling, because partners should develop preferences for personalities that maximize reproductive output. Here we propose that behavioural traits involved in sexual advertisement may serve as good indicators of personality, which is fundamental for sexual selection to operate on temperament. Bird song has a prominent and well-established role in sexual selection, and it displays considerable variation among individuals with a potentially strong personality component. Therefore, we predicted that features of song would correlate with estimates of personality.", "author" : [ { "dropping-particle" : "", "family" : "Garamszegi", "given" : "L\u00e1szl\u00f3 Zsolt", "non-dropping-particle" : "", "parse-names" : false, "suffix" : "" }, { "dropping-particle" : "", "family" : "Eens", "given" : "Marcel", "non-dropping-particle" : "", "parse-names" : false, "suffix" : "" }, { "dropping-particle" : "", "family" : "T\u00f6r\u00f6k", "given" : "J\u00e1nos", "non-dropping-particle" : "", "parse-names" : false, "suffix" : "" } ], "container-title" : "PLoS ONE", "id" : "ITEM-1", "issue" : "7", "issued" : { "date-parts" : [ [ "2008" ] ] }, "title" : "Birds reveal their personality when singing", "type" : "article-journal", "volume" : "3" }, "uris" : [ "http://www.mendeley.com/documents/?uuid=a704f860-74f5-458e-b1d5-1a93399078d7" ] } ], "mendeley" : { "formattedCitation" : "(Garamszegi &lt;i&gt;et al.&lt;/i&gt;, 2008)", "plainTextFormattedCitation" : "(Garamszegi et al., 2008)", "previouslyFormattedCitation" : "(Garamszegi &lt;i&gt;et al.&lt;/i&gt;, 2008)" }, "properties" : { "noteIndex" : 0 }, "schema" : "https://github.com/citation-style-language/schema/raw/master/csl-citation.json" }</w:instrText>
      </w:r>
      <w:r>
        <w:fldChar w:fldCharType="separate"/>
      </w:r>
      <w:r w:rsidRPr="004D4CCD">
        <w:rPr>
          <w:noProof/>
        </w:rPr>
        <w:t xml:space="preserve">(Garamszegi </w:t>
      </w:r>
      <w:r w:rsidRPr="004D4CCD">
        <w:rPr>
          <w:i/>
          <w:noProof/>
        </w:rPr>
        <w:t>et al.</w:t>
      </w:r>
      <w:r w:rsidRPr="004D4CCD">
        <w:rPr>
          <w:noProof/>
        </w:rPr>
        <w:t>, 2008)</w:t>
      </w:r>
      <w:r>
        <w:fldChar w:fldCharType="end"/>
      </w:r>
      <w:r>
        <w:t>. There are different ways of finding a partner that might have a ‘matching’ p</w:t>
      </w:r>
      <w:r w:rsidR="00A5451C">
        <w:t>henotype</w:t>
      </w:r>
      <w:r>
        <w:t>:</w:t>
      </w:r>
    </w:p>
    <w:p w14:paraId="4E139860" w14:textId="7F55EFEC" w:rsidR="00EC055A" w:rsidRDefault="00EC055A" w:rsidP="00B259C4">
      <w:pPr>
        <w:pStyle w:val="ListParagraph"/>
        <w:numPr>
          <w:ilvl w:val="0"/>
          <w:numId w:val="1"/>
        </w:numPr>
        <w:spacing w:after="0"/>
        <w:jc w:val="both"/>
        <w:rPr>
          <w:lang w:val="en-US"/>
        </w:rPr>
      </w:pPr>
      <w:r w:rsidRPr="009C5918">
        <w:rPr>
          <w:b/>
          <w:lang w:val="en-US"/>
        </w:rPr>
        <w:t>Indirect choice</w:t>
      </w:r>
      <w:r>
        <w:rPr>
          <w:lang w:val="en-US"/>
        </w:rPr>
        <w:t>:</w:t>
      </w:r>
      <w:r w:rsidRPr="00676C49">
        <w:rPr>
          <w:lang w:val="en-US"/>
        </w:rPr>
        <w:t xml:space="preserve"> some individuals choose the same environment to live in, probably because of </w:t>
      </w:r>
      <w:r>
        <w:rPr>
          <w:lang w:val="en-US"/>
        </w:rPr>
        <w:t>phenotype-dependent preferences</w:t>
      </w:r>
      <w:r w:rsidRPr="00676C49">
        <w:rPr>
          <w:lang w:val="en-US"/>
        </w:rPr>
        <w:t xml:space="preserve"> and th</w:t>
      </w:r>
      <w:r w:rsidR="00A5451C">
        <w:rPr>
          <w:lang w:val="en-US"/>
        </w:rPr>
        <w:t>erefore often</w:t>
      </w:r>
      <w:r w:rsidRPr="00676C49">
        <w:rPr>
          <w:lang w:val="en-US"/>
        </w:rPr>
        <w:t xml:space="preserve"> similar p</w:t>
      </w:r>
      <w:r>
        <w:rPr>
          <w:lang w:val="en-US"/>
        </w:rPr>
        <w:t xml:space="preserve">ersonalities </w:t>
      </w:r>
      <w:r>
        <w:rPr>
          <w:lang w:val="en-US"/>
        </w:rPr>
        <w:fldChar w:fldCharType="begin" w:fldLock="1"/>
      </w:r>
      <w:r>
        <w:rPr>
          <w:lang w:val="en-US"/>
        </w:rPr>
        <w:instrText>ADDIN CSL_CITATION { "citationItems" : [ { "id" : "ITEM-1", "itemData" : { "URL" : "https://www.nature.com/scitable/knowledge/library/sexual-selection-13255240", "author" : [ { "dropping-particle" : "", "family" : "Brennan", "given" : "Patricia L R", "non-dropping-particle" : "", "parse-names" : false, "suffix" : "" } ], "container-title" : "Nature education", "id" : "ITEM-1", "issued" : { "date-parts" : [ [ "2010" ] ] }, "title" : "Sexual Selection", "type" : "webpage" }, "uris" : [ "http://www.mendeley.com/documents/?uuid=e70186c2-0382-4f2e-83cc-87ea52cfdd32" ] } ], "mendeley" : { "formattedCitation" : "(Brennan, 2010)", "plainTextFormattedCitation" : "(Brennan, 2010)", "previouslyFormattedCitation" : "(Brennan, 2010)" }, "properties" : { "noteIndex" : 0 }, "schema" : "https://github.com/citation-style-language/schema/raw/master/csl-citation.json" }</w:instrText>
      </w:r>
      <w:r>
        <w:rPr>
          <w:lang w:val="en-US"/>
        </w:rPr>
        <w:fldChar w:fldCharType="separate"/>
      </w:r>
      <w:r w:rsidRPr="00587C92">
        <w:rPr>
          <w:noProof/>
          <w:lang w:val="en-US"/>
        </w:rPr>
        <w:t>(Brennan, 2010)</w:t>
      </w:r>
      <w:r>
        <w:rPr>
          <w:lang w:val="en-US"/>
        </w:rPr>
        <w:fldChar w:fldCharType="end"/>
      </w:r>
      <w:r w:rsidRPr="00676C49">
        <w:rPr>
          <w:lang w:val="en-US"/>
        </w:rPr>
        <w:t xml:space="preserve">. </w:t>
      </w:r>
    </w:p>
    <w:p w14:paraId="60C98ABE" w14:textId="77777777" w:rsidR="00EC055A" w:rsidRDefault="00EC055A" w:rsidP="00B259C4">
      <w:pPr>
        <w:pStyle w:val="ListParagraph"/>
        <w:numPr>
          <w:ilvl w:val="0"/>
          <w:numId w:val="1"/>
        </w:numPr>
        <w:spacing w:after="0"/>
        <w:jc w:val="both"/>
        <w:rPr>
          <w:lang w:val="en-US"/>
        </w:rPr>
      </w:pPr>
      <w:r w:rsidRPr="009C5918">
        <w:rPr>
          <w:b/>
          <w:lang w:val="en-US"/>
        </w:rPr>
        <w:lastRenderedPageBreak/>
        <w:t>Direct choice</w:t>
      </w:r>
      <w:r>
        <w:rPr>
          <w:lang w:val="en-US"/>
        </w:rPr>
        <w:t xml:space="preserve">: an individual actively chooses </w:t>
      </w:r>
      <w:r w:rsidRPr="00676C49">
        <w:rPr>
          <w:lang w:val="en-US"/>
        </w:rPr>
        <w:t>a partner out of a pool of individuals</w:t>
      </w:r>
      <w:r>
        <w:rPr>
          <w:lang w:val="en-US"/>
        </w:rPr>
        <w:t xml:space="preserve"> </w:t>
      </w:r>
      <w:r>
        <w:rPr>
          <w:lang w:val="en-US"/>
        </w:rPr>
        <w:fldChar w:fldCharType="begin" w:fldLock="1"/>
      </w:r>
      <w:r>
        <w:rPr>
          <w:lang w:val="en-US"/>
        </w:rPr>
        <w:instrText>ADDIN CSL_CITATION { "citationItems" : [ { "id" : "ITEM-1", "itemData" : { "DOI" : "10.1111/j.1469-185X.2009.00101.x", "ISBN" : "1469-185X", "ISSN" : "14647931", "PMID" : "19922534", "abstract" : "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 "author" : [ { "dropping-particle" : "", "family" : "Schuett", "given" : "Wiebke", "non-dropping-particle" : "", "parse-names" : false, "suffix" : "" }, { "dropping-particle" : "", "family" : "Tregenza", "given" : "Tom", "non-dropping-particle" : "", "parse-names" : false, "suffix" : "" }, { "dropping-particle" : "", "family" : "Dall", "given" : "Sasha R. X.", "non-dropping-particle" : "", "parse-names" : false, "suffix" : "" } ], "container-title" : "Biological Reviews", "id" : "ITEM-1", "issue" : "2", "issued" : { "date-parts" : [ [ "2010" ] ] }, "page" : "217-246", "title" : "Sexual selection and animal personality", "type" : "article-journal", "volume" : "85" }, "uris" : [ "http://www.mendeley.com/documents/?uuid=1760edaa-34e6-4d31-8b67-1137423f5199" ] } ], "mendeley" : { "formattedCitation" : "(Schuett &lt;i&gt;et al.&lt;/i&gt;, 2010)", "plainTextFormattedCitation" : "(Schuett et al., 2010)", "previouslyFormattedCitation" : "(Schuett &lt;i&gt;et al.&lt;/i&gt;, 2010)" }, "properties" : { "noteIndex" : 0 }, "schema" : "https://github.com/citation-style-language/schema/raw/master/csl-citation.json" }</w:instrText>
      </w:r>
      <w:r>
        <w:rPr>
          <w:lang w:val="en-US"/>
        </w:rPr>
        <w:fldChar w:fldCharType="separate"/>
      </w:r>
      <w:r w:rsidRPr="001E6015">
        <w:rPr>
          <w:noProof/>
          <w:lang w:val="en-US"/>
        </w:rPr>
        <w:t xml:space="preserve">(Schuett </w:t>
      </w:r>
      <w:r w:rsidRPr="001E6015">
        <w:rPr>
          <w:i/>
          <w:noProof/>
          <w:lang w:val="en-US"/>
        </w:rPr>
        <w:t>et al.</w:t>
      </w:r>
      <w:r w:rsidRPr="001E6015">
        <w:rPr>
          <w:noProof/>
          <w:lang w:val="en-US"/>
        </w:rPr>
        <w:t>, 2010)</w:t>
      </w:r>
      <w:r>
        <w:rPr>
          <w:lang w:val="en-US"/>
        </w:rPr>
        <w:fldChar w:fldCharType="end"/>
      </w:r>
      <w:r w:rsidRPr="00676C49">
        <w:rPr>
          <w:lang w:val="en-US"/>
        </w:rPr>
        <w:t>.</w:t>
      </w:r>
    </w:p>
    <w:p w14:paraId="62CC224D" w14:textId="2829708F" w:rsidR="00D368B7" w:rsidRPr="00A753CB" w:rsidRDefault="00EC055A" w:rsidP="00B259C4">
      <w:pPr>
        <w:pStyle w:val="ListParagraph"/>
        <w:numPr>
          <w:ilvl w:val="0"/>
          <w:numId w:val="1"/>
        </w:numPr>
        <w:spacing w:after="0"/>
        <w:jc w:val="both"/>
        <w:rPr>
          <w:lang w:val="en-US"/>
        </w:rPr>
      </w:pPr>
      <w:r w:rsidRPr="009C5918">
        <w:rPr>
          <w:b/>
          <w:lang w:val="en-US"/>
        </w:rPr>
        <w:t>Misinformed choice</w:t>
      </w:r>
      <w:r>
        <w:rPr>
          <w:lang w:val="en-US"/>
        </w:rPr>
        <w:t>:</w:t>
      </w:r>
      <w:r w:rsidRPr="001E6015">
        <w:rPr>
          <w:lang w:val="en-US"/>
        </w:rPr>
        <w:t xml:space="preserve"> some individuals might seem to hav</w:t>
      </w:r>
      <w:r>
        <w:rPr>
          <w:lang w:val="en-US"/>
        </w:rPr>
        <w:t>e</w:t>
      </w:r>
      <w:r w:rsidRPr="001E6015">
        <w:rPr>
          <w:lang w:val="en-US"/>
        </w:rPr>
        <w:t xml:space="preserve"> similar </w:t>
      </w:r>
      <w:r w:rsidR="006E0FFF">
        <w:rPr>
          <w:lang w:val="en-US"/>
        </w:rPr>
        <w:t xml:space="preserve">phenotypes (and </w:t>
      </w:r>
      <w:r w:rsidR="001B5B09">
        <w:rPr>
          <w:lang w:val="en-US"/>
        </w:rPr>
        <w:t>thus often similar personalities)</w:t>
      </w:r>
      <w:r w:rsidRPr="001E6015">
        <w:rPr>
          <w:lang w:val="en-US"/>
        </w:rPr>
        <w:t xml:space="preserve">, but </w:t>
      </w:r>
      <w:r>
        <w:rPr>
          <w:lang w:val="en-US"/>
        </w:rPr>
        <w:t xml:space="preserve">these similarities are caused by common </w:t>
      </w:r>
      <w:r w:rsidRPr="001E6015">
        <w:rPr>
          <w:lang w:val="en-US"/>
        </w:rPr>
        <w:t>environment</w:t>
      </w:r>
      <w:r>
        <w:rPr>
          <w:lang w:val="en-US"/>
        </w:rPr>
        <w:t>al effects</w:t>
      </w:r>
      <w:r w:rsidRPr="001E6015">
        <w:rPr>
          <w:lang w:val="en-US"/>
        </w:rPr>
        <w:t xml:space="preserve">. This </w:t>
      </w:r>
      <w:r>
        <w:rPr>
          <w:lang w:val="en-US"/>
        </w:rPr>
        <w:t xml:space="preserve">mechanism </w:t>
      </w:r>
      <w:r w:rsidRPr="001E6015">
        <w:rPr>
          <w:lang w:val="en-US"/>
        </w:rPr>
        <w:t xml:space="preserve">is </w:t>
      </w:r>
      <w:r>
        <w:rPr>
          <w:lang w:val="en-US"/>
        </w:rPr>
        <w:t>referred to as</w:t>
      </w:r>
      <w:r w:rsidRPr="001E6015">
        <w:rPr>
          <w:lang w:val="en-US"/>
        </w:rPr>
        <w:t xml:space="preserve"> adaptive </w:t>
      </w:r>
      <w:r>
        <w:rPr>
          <w:lang w:val="en-US"/>
        </w:rPr>
        <w:t>plasticity:</w:t>
      </w:r>
      <w:r w:rsidRPr="001E6015">
        <w:rPr>
          <w:lang w:val="en-US"/>
        </w:rPr>
        <w:t xml:space="preserve"> personality </w:t>
      </w:r>
      <w:r>
        <w:rPr>
          <w:lang w:val="en-US"/>
        </w:rPr>
        <w:t>changes in function of</w:t>
      </w:r>
      <w:r w:rsidRPr="001E6015">
        <w:rPr>
          <w:lang w:val="en-US"/>
        </w:rPr>
        <w:t xml:space="preserve"> the environment </w:t>
      </w:r>
      <w:r>
        <w:rPr>
          <w:lang w:val="en-US"/>
        </w:rPr>
        <w:fldChar w:fldCharType="begin" w:fldLock="1"/>
      </w:r>
      <w:r>
        <w:rPr>
          <w:lang w:val="en-US"/>
        </w:rPr>
        <w:instrText>ADDIN CSL_CITATION { "citationItems" : [ { "id" : "ITEM-1", "itemData" : { "DOI" : "10.1111/j.1469-185X.2009.00101.x", "ISBN" : "1469-185X", "ISSN" : "14647931", "PMID" : "19922534", "abstract" : "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 "author" : [ { "dropping-particle" : "", "family" : "Schuett", "given" : "Wiebke", "non-dropping-particle" : "", "parse-names" : false, "suffix" : "" }, { "dropping-particle" : "", "family" : "Tregenza", "given" : "Tom", "non-dropping-particle" : "", "parse-names" : false, "suffix" : "" }, { "dropping-particle" : "", "family" : "Dall", "given" : "Sasha R. X.", "non-dropping-particle" : "", "parse-names" : false, "suffix" : "" } ], "container-title" : "Biological Reviews", "id" : "ITEM-1", "issue" : "2", "issued" : { "date-parts" : [ [ "2010" ] ] }, "page" : "217-246", "title" : "Sexual selection and animal personality", "type" : "article-journal", "volume" : "85" }, "uris" : [ "http://www.mendeley.com/documents/?uuid=1760edaa-34e6-4d31-8b67-1137423f5199" ] }, { "id" : "ITEM-2", "itemData" : { "DOI" : "10.1371/journal.pone.0002647", "ISBN" : "1932-6203", "ISSN" : "19326203", "PMID" : "18612388", "abstract" : "Individual differences in social behaviour may have consequences for mate choice and sexual signalling, because partners should develop preferences for personalities that maximize reproductive output. Here we propose that behavioural traits involved in sexual advertisement may serve as good indicators of personality, which is fundamental for sexual selection to operate on temperament. Bird song has a prominent and well-established role in sexual selection, and it displays considerable variation among individuals with a potentially strong personality component. Therefore, we predicted that features of song would correlate with estimates of personality.", "author" : [ { "dropping-particle" : "", "family" : "Garamszegi", "given" : "L\u00e1szl\u00f3 Zsolt", "non-dropping-particle" : "", "parse-names" : false, "suffix" : "" }, { "dropping-particle" : "", "family" : "Eens", "given" : "Marcel", "non-dropping-particle" : "", "parse-names" : false, "suffix" : "" }, { "dropping-particle" : "", "family" : "T\u00f6r\u00f6k", "given" : "J\u00e1nos", "non-dropping-particle" : "", "parse-names" : false, "suffix" : "" } ], "container-title" : "PLoS ONE", "id" : "ITEM-2", "issue" : "7", "issued" : { "date-parts" : [ [ "2008" ] ] }, "title" : "Birds reveal their personality when singing", "type" : "article-journal", "volume" : "3" }, "uris" : [ "http://www.mendeley.com/documents/?uuid=a704f860-74f5-458e-b1d5-1a93399078d7" ] } ], "mendeley" : { "formattedCitation" : "(Garamszegi &lt;i&gt;et al.&lt;/i&gt;, 2008; Schuett &lt;i&gt;et al.&lt;/i&gt;, 2010)", "plainTextFormattedCitation" : "(Garamszegi et al., 2008; Schuett et al., 2010)", "previouslyFormattedCitation" : "(Garamszegi &lt;i&gt;et al.&lt;/i&gt;, 2008; Schuett &lt;i&gt;et al.&lt;/i&gt;, 2010)" }, "properties" : { "noteIndex" : 0 }, "schema" : "https://github.com/citation-style-language/schema/raw/master/csl-citation.json" }</w:instrText>
      </w:r>
      <w:r>
        <w:rPr>
          <w:lang w:val="en-US"/>
        </w:rPr>
        <w:fldChar w:fldCharType="separate"/>
      </w:r>
      <w:r w:rsidRPr="00E66775">
        <w:rPr>
          <w:noProof/>
          <w:lang w:val="en-US"/>
        </w:rPr>
        <w:t xml:space="preserve">(Garamszegi </w:t>
      </w:r>
      <w:r w:rsidRPr="00E66775">
        <w:rPr>
          <w:i/>
          <w:noProof/>
          <w:lang w:val="en-US"/>
        </w:rPr>
        <w:t>et al.</w:t>
      </w:r>
      <w:r w:rsidRPr="00E66775">
        <w:rPr>
          <w:noProof/>
          <w:lang w:val="en-US"/>
        </w:rPr>
        <w:t xml:space="preserve">, 2008; Schuett </w:t>
      </w:r>
      <w:r w:rsidRPr="00E66775">
        <w:rPr>
          <w:i/>
          <w:noProof/>
          <w:lang w:val="en-US"/>
        </w:rPr>
        <w:t>et al.</w:t>
      </w:r>
      <w:r w:rsidRPr="00E66775">
        <w:rPr>
          <w:noProof/>
          <w:lang w:val="en-US"/>
        </w:rPr>
        <w:t>, 2010)</w:t>
      </w:r>
      <w:r>
        <w:rPr>
          <w:lang w:val="en-US"/>
        </w:rPr>
        <w:fldChar w:fldCharType="end"/>
      </w:r>
      <w:r w:rsidRPr="001E6015">
        <w:rPr>
          <w:lang w:val="en-US"/>
        </w:rPr>
        <w:t xml:space="preserve">. </w:t>
      </w:r>
    </w:p>
    <w:p w14:paraId="69DC30B9" w14:textId="0F1B9DE4" w:rsidR="001B5B09" w:rsidRDefault="00EC055A" w:rsidP="00B259C4">
      <w:pPr>
        <w:spacing w:after="0"/>
        <w:jc w:val="both"/>
        <w:rPr>
          <w:lang w:val="en-US"/>
        </w:rPr>
      </w:pPr>
      <w:r>
        <w:rPr>
          <w:lang w:val="en-US"/>
        </w:rPr>
        <w:t xml:space="preserve">Because </w:t>
      </w:r>
      <w:r w:rsidR="002102A1">
        <w:rPr>
          <w:lang w:val="en-US"/>
        </w:rPr>
        <w:t>most present studies highlight sexual selection in correlation with phenotypic traits (e.g. ornamentation and size)</w:t>
      </w:r>
      <w:r w:rsidR="00F8241C">
        <w:rPr>
          <w:lang w:val="en-US"/>
        </w:rPr>
        <w:t xml:space="preserve">, </w:t>
      </w:r>
      <w:r w:rsidR="002102A1">
        <w:rPr>
          <w:lang w:val="en-US"/>
        </w:rPr>
        <w:t>animal personality has been overlooked for</w:t>
      </w:r>
      <w:r w:rsidR="00F8241C">
        <w:rPr>
          <w:lang w:val="en-US"/>
        </w:rPr>
        <w:t xml:space="preserve"> quite some time</w:t>
      </w:r>
      <w:r w:rsidR="00F4045E">
        <w:rPr>
          <w:lang w:val="en-US"/>
        </w:rPr>
        <w:t xml:space="preserve"> </w:t>
      </w:r>
      <w:r w:rsidR="00F4045E">
        <w:rPr>
          <w:lang w:val="en-US"/>
        </w:rPr>
        <w:fldChar w:fldCharType="begin" w:fldLock="1"/>
      </w:r>
      <w:r w:rsidR="00FC49D6">
        <w:rPr>
          <w:lang w:val="en-US"/>
        </w:rPr>
        <w:instrText>ADDIN CSL_CITATION { "citationItems" : [ { "id" : "ITEM-1", "itemData" : { "DOI" : "10.1016/j.anbehav.2006.01.009", "ISBN" : "0003-3472", "ISSN" : "00033472", "abstract" : "Informative and reliable measures of mate choice are essential for accurately identifying female preference patterns across species. Here we identify female receptivity behaviours in mate choice experiments in a species of northern swordtails, Xiphophorus nigrensis, and quantify repeatability and consistency of different female preference indexes (association time and receptivity behaviour). We first identified receptivity behaviour by examining female behaviours towards males in both viewing-only (barrier) and free-ranging (barrier-free) trials. Receptivity behaviours were identified as behaviours that females displayed in the barrier-free environment preceding putative copulation events. Female glide response was significantly correlated with association time in the barrier trials, and was also the most frequently displayed female behaviour in both barrier and barrier-free trials. A second experiment examined the consistency and repeatability of these preference indexes in X. nigrensis females for large versus small males on three different days. Repeatability (intraclass correlation, r) and individual consistency (coefficient of variation) for each preference index (association time and glides) were compared across 15 females. Females showing the strongest preference for males also displayed the greatest consistency in behavioural responses across trials. Repeatability estimates were much higher for association time (r = 0.322) than they were for glides (r = -0.088). Overall, our results indicate that while both glides and association time identify preferences across females, association time represents a more consistent and repeatable estimate of preference. \u00a9 2006 The Association for the Study of Animal Behaviour.", "author" : [ { "dropping-particle" : "", "family" : "Cummings", "given" : "Molly", "non-dropping-particle" : "", "parse-names" : false, "suffix" : "" }, { "dropping-particle" : "", "family" : "Mollaghan", "given" : "Diane", "non-dropping-particle" : "", "parse-names" : false, "suffix" : "" } ], "container-title" : "Animal Behaviour", "id" : "ITEM-1", "issue" : "1", "issued" : { "date-parts" : [ [ "2006" ] ] }, "page" : "217-224", "title" : "Repeatability and consistency of female preference behaviours in a northern swordtail, Xiphophorus nigrensis", "type" : "article-journal", "volume" : "72" }, "uris" : [ "http://www.mendeley.com/documents/?uuid=5edaba76-8a83-4885-903a-ca480b3fada3" ] } ], "mendeley" : { "formattedCitation" : "(Cummings &amp; Mollaghan, 2006)", "plainTextFormattedCitation" : "(Cummings &amp; Mollaghan, 2006)", "previouslyFormattedCitation" : "(Cummings &amp; Mollaghan, 2006)" }, "properties" : { "noteIndex" : 0 }, "schema" : "https://github.com/citation-style-language/schema/raw/master/csl-citation.json" }</w:instrText>
      </w:r>
      <w:r w:rsidR="00F4045E">
        <w:rPr>
          <w:lang w:val="en-US"/>
        </w:rPr>
        <w:fldChar w:fldCharType="separate"/>
      </w:r>
      <w:r w:rsidR="00F4045E" w:rsidRPr="00F4045E">
        <w:rPr>
          <w:noProof/>
          <w:lang w:val="en-US"/>
        </w:rPr>
        <w:t>(Cummings &amp; Mollaghan, 2006)</w:t>
      </w:r>
      <w:r w:rsidR="00F4045E">
        <w:rPr>
          <w:lang w:val="en-US"/>
        </w:rPr>
        <w:fldChar w:fldCharType="end"/>
      </w:r>
      <w:r w:rsidR="00F8241C">
        <w:rPr>
          <w:lang w:val="en-US"/>
        </w:rPr>
        <w:t xml:space="preserve">. </w:t>
      </w:r>
      <w:r w:rsidR="00CB6E61">
        <w:rPr>
          <w:lang w:val="en-US"/>
        </w:rPr>
        <w:t xml:space="preserve">Probably because </w:t>
      </w:r>
      <w:r w:rsidR="0004655D">
        <w:rPr>
          <w:lang w:val="en-US"/>
        </w:rPr>
        <w:t xml:space="preserve">behavioural traits have been considered </w:t>
      </w:r>
      <w:r w:rsidR="0027109E">
        <w:rPr>
          <w:lang w:val="en-US"/>
        </w:rPr>
        <w:t>uncertain and highly changeable.</w:t>
      </w:r>
      <w:r w:rsidR="00FC49D6">
        <w:rPr>
          <w:lang w:val="en-US"/>
        </w:rPr>
        <w:t xml:space="preserve"> </w:t>
      </w:r>
      <w:r w:rsidR="00FC49D6" w:rsidRPr="00FC49D6">
        <w:rPr>
          <w:lang w:val="en-US"/>
        </w:rPr>
        <w:t>H</w:t>
      </w:r>
      <w:r w:rsidR="00C23A56" w:rsidRPr="00FC49D6">
        <w:rPr>
          <w:lang w:val="en-US"/>
        </w:rPr>
        <w:t>oweve</w:t>
      </w:r>
      <w:r w:rsidR="00777DA9" w:rsidRPr="00FC49D6">
        <w:rPr>
          <w:lang w:val="en-US"/>
        </w:rPr>
        <w:t xml:space="preserve">r, the growing recognition that animal </w:t>
      </w:r>
      <w:r w:rsidR="00206ED6" w:rsidRPr="00FC49D6">
        <w:rPr>
          <w:lang w:val="en-US"/>
        </w:rPr>
        <w:t>personality</w:t>
      </w:r>
      <w:r w:rsidR="00777DA9" w:rsidRPr="00FC49D6">
        <w:rPr>
          <w:lang w:val="en-US"/>
        </w:rPr>
        <w:t xml:space="preserve"> can </w:t>
      </w:r>
      <w:r w:rsidR="00346729" w:rsidRPr="00FC49D6">
        <w:rPr>
          <w:lang w:val="en-US"/>
        </w:rPr>
        <w:t xml:space="preserve">be of assistance with conservation, increased the amount of </w:t>
      </w:r>
      <w:r w:rsidR="00206ED6" w:rsidRPr="00FC49D6">
        <w:rPr>
          <w:lang w:val="en-US"/>
        </w:rPr>
        <w:t xml:space="preserve">research </w:t>
      </w:r>
      <w:r w:rsidR="00346729" w:rsidRPr="00FC49D6">
        <w:rPr>
          <w:lang w:val="en-US"/>
        </w:rPr>
        <w:t xml:space="preserve">on </w:t>
      </w:r>
      <w:r w:rsidR="00206ED6" w:rsidRPr="00FC49D6">
        <w:rPr>
          <w:lang w:val="en-US"/>
        </w:rPr>
        <w:t xml:space="preserve">personality </w:t>
      </w:r>
      <w:r w:rsidR="00FC49D6" w:rsidRPr="00FC49D6">
        <w:rPr>
          <w:lang w:val="en-US"/>
        </w:rPr>
        <w:fldChar w:fldCharType="begin" w:fldLock="1"/>
      </w:r>
      <w:r w:rsidR="00FC49D6" w:rsidRPr="00FC49D6">
        <w:rPr>
          <w:lang w:val="en-US"/>
        </w:rPr>
        <w:instrText>ADDIN CSL_CITATION { "citationItems" : [ { "id" : "ITEM-1", "itemData" : { "DOI" : "10.1007/s00265-018-2493-7", "ISSN" : "03405443", "abstract" : "Abstract Animal personality and behavioral syndromes can have profound effects on individual fitness. Consequently, there is growing recognition that knowledge of these phenomena may assist with animal conservation. Here we review evidence for personality and behavioral syndromes in amphibians (the most threatened vertebrate class), critique experimental approaches, and explore whether knowledge in this domain might assist with endangered species management. Despite being a neglected field (research has spanned just 24 species), there is emerging evidence that frogs, toads, salamanders, and newts show personality and behavioral syndromes along three behavioral axes: boldness, exploration, and activity. Among vertebrates, amphibians are unique in having a biphasic lifecycle defined by metamorphosis and obvious transformations in morphology, physiology, and habitat use, characteristics that enable detailed examination of behav- ioral changes across life stages and ecological contexts. Accordingly, recent work has started to make important contri- butions to our understanding of the development and proximate causes of personality and behavioral syndromes, with some emerging evidence for ontogenetic stability, genetic control, and state-dependent personality. To date, however, no study has considered the conservation implications of personality for amphibians. Drawing on a conceptual framework and empirical literature for all vertebrates, we argue that there is considerable potential for knowledge of animal personality to improve amphibian conservation programs. We propose a novel paradigm to improve (i) the mating and reproductive success of captive animals by ensuring that breeding pairs are behaviorally compatible and (ii) the post-reintroduction survival and reproductive potential of animals by facilitating the selection of optimal behavioral types for release.", "author" : [ { "dropping-particle" : "", "family" : "Kelleher", "given" : "Shannon R.", "non-dropping-particle" : "", "parse-names" : false, "suffix" : "" }, { "dropping-particle" : "", "family" : "Silla", "given" : "Aimee J.", "non-dropping-particle" : "", "parse-names" : false, "suffix" : "" }, { "dropping-particle" : "", "family" : "Byrne", "given" : "Phillip G.", "non-dropping-particle" : "", "parse-names" : false, "suffix" : "" } ], "container-title" : "Behavioral Ecology and Sociobiology", "id" : "ITEM-1", "issue" : "5", "issued" : { "date-parts" : [ [ "2018" ] ] }, "publisher" : "Behavioral Ecology and Sociobiology", "title" : "Animal\u00a0personality and behavioral syndromes in amphibians: a review of the evidence, experimental approaches, and implications for conservation", "type" : "article-journal", "volume" : "72" }, "uris" : [ "http://www.mendeley.com/documents/?uuid=def75971-091a-47df-8977-84a806162ecd" ] } ], "mendeley" : { "formattedCitation" : "(Kelleher &lt;i&gt;et al.&lt;/i&gt;, 2018)", "plainTextFormattedCitation" : "(Kelleher et al., 2018)" }, "properties" : { "noteIndex" : 0 }, "schema" : "https://github.com/citation-style-language/schema/raw/master/csl-citation.json" }</w:instrText>
      </w:r>
      <w:r w:rsidR="00FC49D6" w:rsidRPr="00FC49D6">
        <w:rPr>
          <w:lang w:val="en-US"/>
        </w:rPr>
        <w:fldChar w:fldCharType="separate"/>
      </w:r>
      <w:r w:rsidR="00FC49D6" w:rsidRPr="00FC49D6">
        <w:rPr>
          <w:noProof/>
          <w:lang w:val="en-US"/>
        </w:rPr>
        <w:t xml:space="preserve">(Kelleher </w:t>
      </w:r>
      <w:r w:rsidR="00FC49D6" w:rsidRPr="00FC49D6">
        <w:rPr>
          <w:i/>
          <w:noProof/>
          <w:lang w:val="en-US"/>
        </w:rPr>
        <w:t>et al.</w:t>
      </w:r>
      <w:r w:rsidR="00FC49D6" w:rsidRPr="00FC49D6">
        <w:rPr>
          <w:noProof/>
          <w:lang w:val="en-US"/>
        </w:rPr>
        <w:t>, 2018)</w:t>
      </w:r>
      <w:r w:rsidR="00FC49D6" w:rsidRPr="00FC49D6">
        <w:rPr>
          <w:lang w:val="en-US"/>
        </w:rPr>
        <w:fldChar w:fldCharType="end"/>
      </w:r>
      <w:r w:rsidR="00684621">
        <w:rPr>
          <w:lang w:val="en-US"/>
        </w:rPr>
        <w:t xml:space="preserve">, making it </w:t>
      </w:r>
      <w:r w:rsidR="00C45E58">
        <w:rPr>
          <w:lang w:val="en-US"/>
        </w:rPr>
        <w:t xml:space="preserve">a </w:t>
      </w:r>
      <w:r w:rsidR="00684621" w:rsidRPr="00C45E58">
        <w:rPr>
          <w:lang w:val="en-US"/>
        </w:rPr>
        <w:t xml:space="preserve">more interesting </w:t>
      </w:r>
      <w:r w:rsidR="00C45E58" w:rsidRPr="00C45E58">
        <w:rPr>
          <w:lang w:val="en-US"/>
        </w:rPr>
        <w:t>subject</w:t>
      </w:r>
      <w:r w:rsidR="00C45E58">
        <w:rPr>
          <w:lang w:val="en-US"/>
        </w:rPr>
        <w:t xml:space="preserve"> i</w:t>
      </w:r>
      <w:r w:rsidR="009E5FD5">
        <w:rPr>
          <w:lang w:val="en-US"/>
        </w:rPr>
        <w:t>n science</w:t>
      </w:r>
      <w:r w:rsidR="00C45E58" w:rsidRPr="00C45E58">
        <w:rPr>
          <w:lang w:val="en-US"/>
        </w:rPr>
        <w:t>.</w:t>
      </w:r>
      <w:r w:rsidR="00C45E58">
        <w:rPr>
          <w:color w:val="FF0000"/>
          <w:lang w:val="en-US"/>
        </w:rPr>
        <w:t xml:space="preserve"> </w:t>
      </w:r>
      <w:r w:rsidR="009E5FD5" w:rsidRPr="009E5FD5">
        <w:rPr>
          <w:lang w:val="en-US"/>
        </w:rPr>
        <w:t>Therefore, m</w:t>
      </w:r>
      <w:r w:rsidR="00A033E0" w:rsidRPr="009E5FD5">
        <w:rPr>
          <w:lang w:val="en-US"/>
        </w:rPr>
        <w:t xml:space="preserve">y </w:t>
      </w:r>
      <w:r w:rsidR="00A033E0">
        <w:rPr>
          <w:lang w:val="en-US"/>
        </w:rPr>
        <w:t xml:space="preserve">thesis will focus on animal personality as a driver of sexual selection rather than </w:t>
      </w:r>
      <w:r w:rsidR="009E5FD5">
        <w:rPr>
          <w:lang w:val="en-US"/>
        </w:rPr>
        <w:t xml:space="preserve">the well-known </w:t>
      </w:r>
      <w:r w:rsidR="00D31A93">
        <w:rPr>
          <w:lang w:val="en-US"/>
        </w:rPr>
        <w:t xml:space="preserve">phenotypic traits. </w:t>
      </w:r>
    </w:p>
    <w:p w14:paraId="3C1F8C6D" w14:textId="77777777" w:rsidR="00D368B7" w:rsidRPr="00D368B7" w:rsidRDefault="00D368B7" w:rsidP="00B259C4">
      <w:pPr>
        <w:spacing w:after="0"/>
        <w:jc w:val="both"/>
        <w:rPr>
          <w:lang w:val="en-US"/>
        </w:rPr>
      </w:pPr>
    </w:p>
    <w:p w14:paraId="37314D37" w14:textId="63F3425E" w:rsidR="00473607" w:rsidRDefault="00BD74C7" w:rsidP="00B259C4">
      <w:pPr>
        <w:spacing w:after="0"/>
        <w:jc w:val="both"/>
        <w:rPr>
          <w:color w:val="FF0000"/>
        </w:rPr>
      </w:pPr>
      <w:r>
        <w:t xml:space="preserve">Individuals of the same population very often differ consistently in suites of behaviours. These differences are referred to as coping styles, behavioural syndromes or </w:t>
      </w:r>
      <w:r w:rsidRPr="0026157C">
        <w:rPr>
          <w:b/>
        </w:rPr>
        <w:t>animal personalities</w:t>
      </w:r>
      <w:r>
        <w:t xml:space="preserve"> </w:t>
      </w:r>
      <w:r>
        <w:fldChar w:fldCharType="begin" w:fldLock="1"/>
      </w:r>
      <w:r>
        <w:instrText>ADDIN CSL_CITATION { "citationItems" : [ { "id" : "ITEM-1", "itemData" : { "DOI" : "10.1111/j.1461-0248.2004.00618.x", "ISBN" : "1461-023X", "ISSN" : "1461023X", "PMID" : "1546", "abstract" : "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 "author" : [ { "dropping-particle" : "", "family" : "Dall", "given" : "Sasha R X", "non-dropping-particle" : "", "parse-names" : false, "suffix" : "" }, { "dropping-particle" : "", "family" : "Houston", "given" : "Alasdair I.", "non-dropping-particle" : "", "parse-names" : false, "suffix" : "" }, { "dropping-particle" : "", "family" : "McNamara", "given" : "John M.", "non-dropping-particle" : "", "parse-names" : false, "suffix" : "" } ], "container-title" : "Ecology Letters", "id" : "ITEM-1", "issue" : "8", "issued" : { "date-parts" : [ [ "2004" ] ] }, "page" : "734-739", "title" : "The behavioural ecology of personality: Consistent individual differences from an adaptive perspective", "type" : "article-journal", "volume" : "7" }, "uris" : [ "http://www.mendeley.com/documents/?uuid=e18581ac-7aeb-43bf-b959-3afbbced7642" ] }, { "id" : "ITEM-2", "itemData" : { "DOI" : "10.1163/156853905774539445", "ISBN" : "Part 9-10", "ISSN" : "00057959", "PMID" : "18631024", "abstract" : "Recent progress has been made on the study of personality in animals, both from a mechanistic and a functional perspective. While we start knowing more about the proximal mechanisms responsible for the consistent differences in behaviour between individuals in a population, little is known yet about the relationship between the phenotypic distribution of personality traits, or combinations of traits, and fitness. Here we provide an overview of the available literature on the fitness consequences of personality traits in natural populations. We start by a description of two case studies that have examined the role of natural selection on personality traits in the wild (i.e., the great tit. Parus major and bighorn sheep, Ovis canadensis), and review other studies that have reported some links between personality traits and fitness indices, in a large variety of animal species. We continue by outlining both direct approaches (i.e., measuring correlational selection on personality trait combinations) and indirect approaches (i.e., comparing correlations between personality traits within and between populations) to study suites of correlated traits from an adaptive perspective. This review, we hope, will be able to stimulate the use of the phenotypic selection analysis applied to the study of selection on personality traits in animals.", "author" : [ { "dropping-particle" : "", "family" : "Dingemanse", "given" : "N J", "non-dropping-particle" : "", "parse-names" : false, "suffix" : "" }, { "dropping-particle" : "", "family" : "R\u00e9ale", "given" : "Denis", "non-dropping-particle" : "", "parse-names" : false, "suffix" : "" }, { "dropping-particle" : "", "family" : "Reale", "given" : "D", "non-dropping-particle" : "", "parse-names" : false, "suffix" : "" } ], "container-title" : "Behaviour", "id" : "ITEM-2", "issue" : "9", "issued" : { "date-parts" : [ [ "2005" ] ] }, "page" : "1159-1184", "title" : "Natural selection and animal personality", "type" : "article-journal", "volume" : "142" }, "uris" : [ "http://www.mendeley.com/documents/?uuid=4a82cfd5-927a-4dc2-ba73-34be8f8b0c08" ] } ], "mendeley" : { "formattedCitation" : "(Dall &lt;i&gt;et al.&lt;/i&gt;, 2004; Dingemanse &lt;i&gt;et al.&lt;/i&gt;, 2005)", "plainTextFormattedCitation" : "(Dall et al., 2004; Dingemanse et al., 2005)", "previouslyFormattedCitation" : "(Dall &lt;i&gt;et al.&lt;/i&gt;, 2004; Dingemanse &lt;i&gt;et al.&lt;/i&gt;, 2005)" }, "properties" : { "noteIndex" : 0 }, "schema" : "https://github.com/citation-style-language/schema/raw/master/csl-citation.json" }</w:instrText>
      </w:r>
      <w:r>
        <w:fldChar w:fldCharType="separate"/>
      </w:r>
      <w:r w:rsidRPr="003A5A3F">
        <w:rPr>
          <w:noProof/>
        </w:rPr>
        <w:t xml:space="preserve">(Dall </w:t>
      </w:r>
      <w:r w:rsidRPr="003A5A3F">
        <w:rPr>
          <w:i/>
          <w:noProof/>
        </w:rPr>
        <w:t>et al.</w:t>
      </w:r>
      <w:r w:rsidRPr="003A5A3F">
        <w:rPr>
          <w:noProof/>
        </w:rPr>
        <w:t xml:space="preserve">, 2004; Dingemanse </w:t>
      </w:r>
      <w:r w:rsidRPr="003A5A3F">
        <w:rPr>
          <w:i/>
          <w:noProof/>
        </w:rPr>
        <w:t>et al.</w:t>
      </w:r>
      <w:r w:rsidRPr="003A5A3F">
        <w:rPr>
          <w:noProof/>
        </w:rPr>
        <w:t>, 2005)</w:t>
      </w:r>
      <w:r>
        <w:fldChar w:fldCharType="end"/>
      </w:r>
      <w:r>
        <w:t xml:space="preserve">. Animal personalities have been identified in a wide range of taxa </w:t>
      </w:r>
      <w:r>
        <w:fldChar w:fldCharType="begin" w:fldLock="1"/>
      </w:r>
      <w:r>
        <w:instrText>ADDIN CSL_CITATION { "citationItems" : [ { "id" : "ITEM-1", "itemData" : { "DOI" : "10.1371/journal.pone.0002647", "ISBN" : "1932-6203", "ISSN" : "19326203", "PMID" : "18612388", "abstract" : "Individual differences in social behaviour may have consequences for mate choice and sexual signalling, because partners should develop preferences for personalities that maximize reproductive output. Here we propose that behavioural traits involved in sexual advertisement may serve as good indicators of personality, which is fundamental for sexual selection to operate on temperament. Bird song has a prominent and well-established role in sexual selection, and it displays considerable variation among individuals with a potentially strong personality component. Therefore, we predicted that features of song would correlate with estimates of personality.", "author" : [ { "dropping-particle" : "", "family" : "Garamszegi", "given" : "L\u00e1szl\u00f3 Zsolt", "non-dropping-particle" : "", "parse-names" : false, "suffix" : "" }, { "dropping-particle" : "", "family" : "Eens", "given" : "Marcel", "non-dropping-particle" : "", "parse-names" : false, "suffix" : "" }, { "dropping-particle" : "", "family" : "T\u00f6r\u00f6k", "given" : "J\u00e1nos", "non-dropping-particle" : "", "parse-names" : false, "suffix" : "" } ], "container-title" : "PLoS ONE", "id" : "ITEM-1", "issue" : "7", "issued" : { "date-parts" : [ [ "2008" ] ] }, "title" : "Birds reveal their personality when singing", "type" : "article-journal", "volume" : "3" }, "uris" : [ "http://www.mendeley.com/documents/?uuid=a704f860-74f5-458e-b1d5-1a93399078d7" ] }, { "id" : "ITEM-2", "itemData" : { "DOI" : "10.1111/j.1469-185X.2009.00101.x", "ISBN" : "1469-185X", "ISSN" : "14647931", "PMID" : "19922534", "abstract" : "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 "author" : [ { "dropping-particle" : "", "family" : "Schuett", "given" : "Wiebke", "non-dropping-particle" : "", "parse-names" : false, "suffix" : "" }, { "dropping-particle" : "", "family" : "Tregenza", "given" : "Tom", "non-dropping-particle" : "", "parse-names" : false, "suffix" : "" }, { "dropping-particle" : "", "family" : "Dall", "given" : "Sasha R. X.", "non-dropping-particle" : "", "parse-names" : false, "suffix" : "" } ], "container-title" : "Biological Reviews", "id" : "ITEM-2", "issue" : "2", "issued" : { "date-parts" : [ [ "2010" ] ] }, "page" : "217-246", "title" : "Sexual selection and animal personality", "type" : "article-journal", "volume" : "85" }, "uris" : [ "http://www.mendeley.com/documents/?uuid=1760edaa-34e6-4d31-8b67-1137423f5199" ] } ], "mendeley" : { "formattedCitation" : "(Garamszegi &lt;i&gt;et al.&lt;/i&gt;, 2008; Schuett &lt;i&gt;et al.&lt;/i&gt;, 2010)", "plainTextFormattedCitation" : "(Garamszegi et al., 2008; Schuett et al., 2010)", "previouslyFormattedCitation" : "(Garamszegi &lt;i&gt;et al.&lt;/i&gt;, 2008; Schuett &lt;i&gt;et al.&lt;/i&gt;, 2010)" }, "properties" : { "noteIndex" : 0 }, "schema" : "https://github.com/citation-style-language/schema/raw/master/csl-citation.json" }</w:instrText>
      </w:r>
      <w:r>
        <w:fldChar w:fldCharType="separate"/>
      </w:r>
      <w:r w:rsidRPr="003A5A3F">
        <w:rPr>
          <w:noProof/>
        </w:rPr>
        <w:t xml:space="preserve">(Garamszegi </w:t>
      </w:r>
      <w:r w:rsidRPr="003A5A3F">
        <w:rPr>
          <w:i/>
          <w:noProof/>
        </w:rPr>
        <w:t>et al.</w:t>
      </w:r>
      <w:r w:rsidRPr="003A5A3F">
        <w:rPr>
          <w:noProof/>
        </w:rPr>
        <w:t xml:space="preserve">, 2008; Schuett </w:t>
      </w:r>
      <w:r w:rsidRPr="003A5A3F">
        <w:rPr>
          <w:i/>
          <w:noProof/>
        </w:rPr>
        <w:t>et al.</w:t>
      </w:r>
      <w:r w:rsidRPr="003A5A3F">
        <w:rPr>
          <w:noProof/>
        </w:rPr>
        <w:t>, 2010)</w:t>
      </w:r>
      <w:r>
        <w:fldChar w:fldCharType="end"/>
      </w:r>
      <w:r>
        <w:t xml:space="preserve">.  Personality traits </w:t>
      </w:r>
      <w:r w:rsidR="001F5E82">
        <w:t xml:space="preserve">can be </w:t>
      </w:r>
      <w:r w:rsidR="00473607">
        <w:t xml:space="preserve">available in individuals due to either nature or nurture. </w:t>
      </w:r>
      <w:r w:rsidR="00473607" w:rsidRPr="00473607">
        <w:t>First, with genetic inheritance of personality (nature), personality traits can be</w:t>
      </w:r>
      <w:r w:rsidR="00937684">
        <w:t xml:space="preserve"> </w:t>
      </w:r>
      <w:r w:rsidR="00473607" w:rsidRPr="00473607">
        <w:t xml:space="preserve">carried on to offspring </w:t>
      </w:r>
      <w:r w:rsidR="00473607" w:rsidRPr="00473607">
        <w:fldChar w:fldCharType="begin" w:fldLock="1"/>
      </w:r>
      <w:r w:rsidR="00473607" w:rsidRPr="00473607">
        <w:instrText>ADDIN CSL_CITATION { "citationItems" : [ { "id" : "ITEM-1", "itemData" : { "DOI" : "10.1093/beheco/arv030", "ISBN" : "0340-5443", "ISSN" : "14657279", "PMID" : "2427", "abstract" : "In recent years, considerable research interest in behavioral ecology has focused on characterizing and understanding individual differences in behavior that are consistent over time and across contexts, termed animal \"personalities,\" and correlations between various behaviors across contexts, termed behavioral syndromes. Although there is some evidence that differences in personality among individuals within populations can be genetically based and adaptive, when and how individual personality differences emerge in a population is not well understood, but of considerable general interest. Here, using juveniles of the convict cichlid (Amatitlania siquia) as a model system, we investigated in the laboratory whether individuals consistently differ in their personalities and whether behavioral syndromes are apparent at an early developmental stage and, if so, whether distinct personality traits are heritable. Under standardized laboratory conditions and using sibling analysis, we quantified interindividual differences in their boldness behavior under potential predation threat and their exploratory activity in a novel environment, 2 ecologically important behaviors, as our focal personality traits and estimated their respective repeatability and heritability. We report for the first time consistent (repeatable) and heritable individual differences in boldness and exploratory behaviors, and a boldness-exploration behavioral syndrome, in young convict cichlids. Bolder fish were more exploratory than relatively timid ones. These results provide novel evidence for the emergence in early life history of consistent individual differences in personality traits and behavioral syndromes in this species and suggest that genetic variation for boldness and exploratory behaviors, and thus potential for selection on these traits, exists in our study population.", "author" : [ { "dropping-particle" : "", "family" : "Mazu\u00e9", "given" : "Geoffrey P.F.", "non-dropping-particle" : "", "parse-names" : false, "suffix" : "" }, { "dropping-particle" : "", "family" : "Dechaume-Moncharmont", "given" : "Francois Xavier", "non-dropping-particle" : "", "parse-names" : false, "suffix" : "" }, { "dropping-particle" : "", "family" : "Godin", "given" : "Jean Guy J.", "non-dropping-particle" : "", "parse-names" : false, "suffix" : "" } ], "container-title" : "Behavioral Ecology", "id" : "ITEM-1", "issue" : "3", "issued" : { "date-parts" : [ [ "2015" ] ] }, "page" : "900-908", "title" : "Boldness-exploration behavioral syndrome: Interfamily variability and repeatability of personality traits in the young of the convict cichlid (Amatitlania siquia)", "type" : "article-journal", "volume" : "26" }, "uris" : [ "http://www.mendeley.com/documents/?uuid=47a1e95e-f1f5-4e13-af80-9c0c65aa16be" ] } ], "mendeley" : { "formattedCitation" : "(Mazu\u00e9 &lt;i&gt;et al.&lt;/i&gt;, 2015)", "plainTextFormattedCitation" : "(Mazu\u00e9 et al., 2015)", "previouslyFormattedCitation" : "(Mazu\u00e9 &lt;i&gt;et al.&lt;/i&gt;, 2015)" }, "properties" : { "noteIndex" : 0 }, "schema" : "https://github.com/citation-style-language/schema/raw/master/csl-citation.json" }</w:instrText>
      </w:r>
      <w:r w:rsidR="00473607" w:rsidRPr="00473607">
        <w:fldChar w:fldCharType="separate"/>
      </w:r>
      <w:r w:rsidR="00473607" w:rsidRPr="00473607">
        <w:rPr>
          <w:noProof/>
        </w:rPr>
        <w:t xml:space="preserve">(Mazué </w:t>
      </w:r>
      <w:r w:rsidR="00473607" w:rsidRPr="00473607">
        <w:rPr>
          <w:i/>
          <w:noProof/>
        </w:rPr>
        <w:t>et al.</w:t>
      </w:r>
      <w:r w:rsidR="00473607" w:rsidRPr="00473607">
        <w:rPr>
          <w:noProof/>
        </w:rPr>
        <w:t>, 2015)</w:t>
      </w:r>
      <w:r w:rsidR="00473607" w:rsidRPr="00473607">
        <w:fldChar w:fldCharType="end"/>
      </w:r>
      <w:r w:rsidR="00473607" w:rsidRPr="00473607">
        <w:t xml:space="preserve">. Second, non-genetic inheritance of personality (nurture) means that personality traits are acquired or learned characteristics </w:t>
      </w:r>
      <w:r w:rsidR="00473607" w:rsidRPr="00473607">
        <w:fldChar w:fldCharType="begin" w:fldLock="1"/>
      </w:r>
      <w:r w:rsidR="00473607" w:rsidRPr="00473607">
        <w:instrText>ADDIN CSL_CITATION { "citationItems" : [ { "id" : "ITEM-1", "itemData" : { "DOI" : "10.1093/beheco/arv030", "ISBN" : "0340-5443", "ISSN" : "14657279", "PMID" : "2427", "abstract" : "In recent years, considerable research interest in behavioral ecology has focused on characterizing and understanding individual differences in behavior that are consistent over time and across contexts, termed animal \"personalities,\" and correlations between various behaviors across contexts, termed behavioral syndromes. Although there is some evidence that differences in personality among individuals within populations can be genetically based and adaptive, when and how individual personality differences emerge in a population is not well understood, but of considerable general interest. Here, using juveniles of the convict cichlid (Amatitlania siquia) as a model system, we investigated in the laboratory whether individuals consistently differ in their personalities and whether behavioral syndromes are apparent at an early developmental stage and, if so, whether distinct personality traits are heritable. Under standardized laboratory conditions and using sibling analysis, we quantified interindividual differences in their boldness behavior under potential predation threat and their exploratory activity in a novel environment, 2 ecologically important behaviors, as our focal personality traits and estimated their respective repeatability and heritability. We report for the first time consistent (repeatable) and heritable individual differences in boldness and exploratory behaviors, and a boldness-exploration behavioral syndrome, in young convict cichlids. Bolder fish were more exploratory than relatively timid ones. These results provide novel evidence for the emergence in early life history of consistent individual differences in personality traits and behavioral syndromes in this species and suggest that genetic variation for boldness and exploratory behaviors, and thus potential for selection on these traits, exists in our study population.", "author" : [ { "dropping-particle" : "", "family" : "Mazu\u00e9", "given" : "Geoffrey P.F.", "non-dropping-particle" : "", "parse-names" : false, "suffix" : "" }, { "dropping-particle" : "", "family" : "Dechaume-Moncharmont", "given" : "Francois Xavier", "non-dropping-particle" : "", "parse-names" : false, "suffix" : "" }, { "dropping-particle" : "", "family" : "Godin", "given" : "Jean Guy J.", "non-dropping-particle" : "", "parse-names" : false, "suffix" : "" } ], "container-title" : "Behavioral Ecology", "id" : "ITEM-1", "issue" : "3", "issued" : { "date-parts" : [ [ "2015" ] ] }, "page" : "900-908", "title" : "Boldness-exploration behavioral syndrome: Interfamily variability and repeatability of personality traits in the young of the convict cichlid (Amatitlania siquia)", "type" : "article-journal", "volume" : "26" }, "uris" : [ "http://www.mendeley.com/documents/?uuid=47a1e95e-f1f5-4e13-af80-9c0c65aa16be" ] } ], "mendeley" : { "formattedCitation" : "(Mazu\u00e9 &lt;i&gt;et al.&lt;/i&gt;, 2015)", "plainTextFormattedCitation" : "(Mazu\u00e9 et al., 2015)", "previouslyFormattedCitation" : "(Mazu\u00e9 &lt;i&gt;et al.&lt;/i&gt;, 2015)" }, "properties" : { "noteIndex" : 0 }, "schema" : "https://github.com/citation-style-language/schema/raw/master/csl-citation.json" }</w:instrText>
      </w:r>
      <w:r w:rsidR="00473607" w:rsidRPr="00473607">
        <w:fldChar w:fldCharType="separate"/>
      </w:r>
      <w:r w:rsidR="00473607" w:rsidRPr="00473607">
        <w:rPr>
          <w:noProof/>
        </w:rPr>
        <w:t xml:space="preserve">(Mazué </w:t>
      </w:r>
      <w:r w:rsidR="00473607" w:rsidRPr="00473607">
        <w:rPr>
          <w:i/>
          <w:noProof/>
        </w:rPr>
        <w:t>et al.</w:t>
      </w:r>
      <w:r w:rsidR="00473607" w:rsidRPr="00473607">
        <w:rPr>
          <w:noProof/>
        </w:rPr>
        <w:t>, 2015)</w:t>
      </w:r>
      <w:r w:rsidR="00473607" w:rsidRPr="00473607">
        <w:fldChar w:fldCharType="end"/>
      </w:r>
      <w:r w:rsidR="00473607" w:rsidRPr="00473607">
        <w:t>. In my thesis only the genetic heritability of personality will be discussed further because these are the type of preferred traits by females that can be passed on to the offspring</w:t>
      </w:r>
      <w:r w:rsidR="00E544A0">
        <w:t xml:space="preserve"> and are therefore subjected to selection</w:t>
      </w:r>
      <w:r w:rsidR="00473607" w:rsidRPr="00473607">
        <w:t>.</w:t>
      </w:r>
      <w:r w:rsidR="00473607">
        <w:rPr>
          <w:color w:val="FF0000"/>
        </w:rPr>
        <w:t xml:space="preserve"> </w:t>
      </w:r>
    </w:p>
    <w:p w14:paraId="78DCB97B" w14:textId="52482945" w:rsidR="0080135B" w:rsidRDefault="00473607" w:rsidP="00B259C4">
      <w:pPr>
        <w:spacing w:after="0"/>
        <w:ind w:firstLine="720"/>
        <w:jc w:val="both"/>
      </w:pPr>
      <w:r>
        <w:t xml:space="preserve">Personality traits </w:t>
      </w:r>
      <w:r w:rsidR="00BD74C7">
        <w:t xml:space="preserve">such as aggression, boldness or social behaviour are suggested to be consistent through an individual’s lifetime </w:t>
      </w:r>
      <w:r w:rsidR="00BD74C7">
        <w:fldChar w:fldCharType="begin" w:fldLock="1"/>
      </w:r>
      <w:r w:rsidR="00BD74C7">
        <w:instrText>ADDIN CSL_CITATION { "citationItems" : [ { "id" : "ITEM-1", "itemData" : { "DOI" : "10.1111/j.1461-0248.2004.00618.x", "ISBN" : "1461-023X", "ISSN" : "1461023X", "PMID" : "1546", "abstract" : "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 "author" : [ { "dropping-particle" : "", "family" : "Dall", "given" : "Sasha R X", "non-dropping-particle" : "", "parse-names" : false, "suffix" : "" }, { "dropping-particle" : "", "family" : "Houston", "given" : "Alasdair I.", "non-dropping-particle" : "", "parse-names" : false, "suffix" : "" }, { "dropping-particle" : "", "family" : "McNamara", "given" : "John M.", "non-dropping-particle" : "", "parse-names" : false, "suffix" : "" } ], "container-title" : "Ecology Letters", "id" : "ITEM-1", "issue" : "8", "issued" : { "date-parts" : [ [ "2004" ] ] }, "page" : "734-739", "title" : "The behavioural ecology of personality: Consistent individual differences from an adaptive perspective", "type" : "article-journal", "volume" : "7" }, "uris" : [ "http://www.mendeley.com/documents/?uuid=e18581ac-7aeb-43bf-b959-3afbbced7642" ] }, { "id" : "ITEM-2", "itemData" : { "DOI" : "10.1016/j.anbehav.2008.12.022", "ISBN" : "0003-3472", "ISSN" : "00033472", "PMID" : "24707058", "abstract" : "There is increasing interest in individual differences in animal behaviour. Recent research now suggests that an individual's behaviour, once considered to be plastic, may be more predictable than previously thought. Here, we take advantage of the large number of studies that have estimated the repeatability of various behaviours to evaluate whether there is good evidence for consistent individual differences in behaviour and to answer some outstanding questions about possible factors that can influence repeatability. Specifically, we use meta-analysis to ask whether different types of behaviours were more repeatable than others, and if repeatability estimates depended on taxa, sex, age, field versus laboratory, the number of measures and the interval between measures. Some of the overall patterns that were revealed by this analysis were that repeatability estimates were higher in the field compared to the laboratory and repeatability was higher when the interval between observations was short. Mate preference behaviour was one of the best studied but least repeatable behaviours. Our findings prompt new insights into the relative flexibility of different types of behaviour and offer suggestions for the design and analysis of future research. \u00a9 2009 The Association for the Study of Animal Behaviour.", "author" : [ { "dropping-particle" : "", "family" : "Bell", "given" : "Alison M.", "non-dropping-particle" : "", "parse-names" : false, "suffix" : "" }, { "dropping-particle" : "", "family" : "Hankison", "given" : "Shala J.", "non-dropping-particle" : "", "parse-names" : false, "suffix" : "" }, { "dropping-particle" : "", "family" : "Laskowski", "given" : "Kate L.", "non-dropping-particle" : "", "parse-names" : false, "suffix" : "" } ], "container-title" : "Animal Behaviour", "id" : "ITEM-2", "issue" : "4", "issued" : { "date-parts" : [ [ "2009" ] ] }, "page" : "771-783", "publisher" : "Elsevier Ltd", "title" : "The repeatability of behaviour: a meta-analysis", "type" : "article-journal", "volume" : "77" }, "uris" : [ "http://www.mendeley.com/documents/?uuid=988ead6a-7a90-4779-8451-f90ec6abca81" ] } ], "mendeley" : { "formattedCitation" : "(Dall &lt;i&gt;et al.&lt;/i&gt;, 2004; Bell &lt;i&gt;et al.&lt;/i&gt;, 2009)", "plainTextFormattedCitation" : "(Dall et al., 2004; Bell et al., 2009)", "previouslyFormattedCitation" : "(Dall &lt;i&gt;et al.&lt;/i&gt;, 2004; Bell &lt;i&gt;et al.&lt;/i&gt;, 2009)" }, "properties" : { "noteIndex" : 0 }, "schema" : "https://github.com/citation-style-language/schema/raw/master/csl-citation.json" }</w:instrText>
      </w:r>
      <w:r w:rsidR="00BD74C7">
        <w:fldChar w:fldCharType="separate"/>
      </w:r>
      <w:r w:rsidR="00BD74C7" w:rsidRPr="000C34D7">
        <w:rPr>
          <w:noProof/>
        </w:rPr>
        <w:t xml:space="preserve">(Dall </w:t>
      </w:r>
      <w:r w:rsidR="00BD74C7" w:rsidRPr="000C34D7">
        <w:rPr>
          <w:i/>
          <w:noProof/>
        </w:rPr>
        <w:t>et al.</w:t>
      </w:r>
      <w:r w:rsidR="00BD74C7" w:rsidRPr="000C34D7">
        <w:rPr>
          <w:noProof/>
        </w:rPr>
        <w:t xml:space="preserve">, 2004; Bell </w:t>
      </w:r>
      <w:r w:rsidR="00BD74C7" w:rsidRPr="000C34D7">
        <w:rPr>
          <w:i/>
          <w:noProof/>
        </w:rPr>
        <w:t>et al.</w:t>
      </w:r>
      <w:r w:rsidR="00BD74C7" w:rsidRPr="000C34D7">
        <w:rPr>
          <w:noProof/>
        </w:rPr>
        <w:t>, 2009)</w:t>
      </w:r>
      <w:r w:rsidR="00BD74C7">
        <w:fldChar w:fldCharType="end"/>
      </w:r>
      <w:r w:rsidR="00BD74C7">
        <w:t xml:space="preserve"> and are often heritable and related to fitness </w:t>
      </w:r>
      <w:r w:rsidR="00BD74C7">
        <w:fldChar w:fldCharType="begin" w:fldLock="1"/>
      </w:r>
      <w:r w:rsidR="00BD74C7">
        <w:instrText>ADDIN CSL_CITATION { "citationItems" : [ { "id" : "ITEM-1", "itemData" : { "DOI" : "10.1016/j.anbehav.2008.12.022", "ISBN" : "0003-3472", "ISSN" : "00033472", "PMID" : "24707058", "abstract" : "There is increasing interest in individual differences in animal behaviour. Recent research now suggests that an individual's behaviour, once considered to be plastic, may be more predictable than previously thought. Here, we take advantage of the large number of studies that have estimated the repeatability of various behaviours to evaluate whether there is good evidence for consistent individual differences in behaviour and to answer some outstanding questions about possible factors that can influence repeatability. Specifically, we use meta-analysis to ask whether different types of behaviours were more repeatable than others, and if repeatability estimates depended on taxa, sex, age, field versus laboratory, the number of measures and the interval between measures. Some of the overall patterns that were revealed by this analysis were that repeatability estimates were higher in the field compared to the laboratory and repeatability was higher when the interval between observations was short. Mate preference behaviour was one of the best studied but least repeatable behaviours. Our findings prompt new insights into the relative flexibility of different types of behaviour and offer suggestions for the design and analysis of future research. \u00a9 2009 The Association for the Study of Animal Behaviour.", "author" : [ { "dropping-particle" : "", "family" : "Bell", "given" : "Alison M.", "non-dropping-particle" : "", "parse-names" : false, "suffix" : "" }, { "dropping-particle" : "", "family" : "Hankison", "given" : "Shala J.", "non-dropping-particle" : "", "parse-names" : false, "suffix" : "" }, { "dropping-particle" : "", "family" : "Laskowski", "given" : "Kate L.", "non-dropping-particle" : "", "parse-names" : false, "suffix" : "" } ], "container-title" : "Animal Behaviour", "id" : "ITEM-1", "issue" : "4", "issued" : { "date-parts" : [ [ "2009" ] ] }, "page" : "771-783", "publisher" : "Elsevier Ltd", "title" : "The repeatability of behaviour: a meta-analysis", "type" : "article-journal", "volume" : "77" }, "uris" : [ "http://www.mendeley.com/documents/?uuid=988ead6a-7a90-4779-8451-f90ec6abca81" ] } ], "mendeley" : { "formattedCitation" : "(Bell &lt;i&gt;et al.&lt;/i&gt;, 2009)", "plainTextFormattedCitation" : "(Bell et al., 2009)", "previouslyFormattedCitation" : "(Bell &lt;i&gt;et al.&lt;/i&gt;, 2009)" }, "properties" : { "noteIndex" : 0 }, "schema" : "https://github.com/citation-style-language/schema/raw/master/csl-citation.json" }</w:instrText>
      </w:r>
      <w:r w:rsidR="00BD74C7">
        <w:fldChar w:fldCharType="separate"/>
      </w:r>
      <w:r w:rsidR="00BD74C7" w:rsidRPr="00850E4D">
        <w:rPr>
          <w:noProof/>
        </w:rPr>
        <w:t xml:space="preserve">(Bell </w:t>
      </w:r>
      <w:r w:rsidR="00BD74C7" w:rsidRPr="00850E4D">
        <w:rPr>
          <w:i/>
          <w:noProof/>
        </w:rPr>
        <w:t>et al.</w:t>
      </w:r>
      <w:r w:rsidR="00BD74C7" w:rsidRPr="00850E4D">
        <w:rPr>
          <w:noProof/>
        </w:rPr>
        <w:t>, 2009)</w:t>
      </w:r>
      <w:r w:rsidR="00BD74C7">
        <w:fldChar w:fldCharType="end"/>
      </w:r>
      <w:r w:rsidR="00BD74C7">
        <w:t xml:space="preserve">. For example high levels of aggression can be beneficial in competing for limited resources </w:t>
      </w:r>
      <w:r w:rsidR="00BD74C7">
        <w:fldChar w:fldCharType="begin" w:fldLock="1"/>
      </w:r>
      <w:r w:rsidR="00BD74C7">
        <w:instrText>ADDIN CSL_CITATION { "citationItems" : [ { "id" : "ITEM-1", "itemData" : { "DOI" : "10.1111/j.1461-0248.2004.00618.x", "ISBN" : "1461-023X", "ISSN" : "1461023X", "PMID" : "1546", "abstract" : "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 "author" : [ { "dropping-particle" : "", "family" : "Dall", "given" : "Sasha R X", "non-dropping-particle" : "", "parse-names" : false, "suffix" : "" }, { "dropping-particle" : "", "family" : "Houston", "given" : "Alasdair I.", "non-dropping-particle" : "", "parse-names" : false, "suffix" : "" }, { "dropping-particle" : "", "family" : "McNamara", "given" : "John M.", "non-dropping-particle" : "", "parse-names" : false, "suffix" : "" } ], "container-title" : "Ecology Letters", "id" : "ITEM-1", "issue" : "8", "issued" : { "date-parts" : [ [ "2004" ] ] }, "page" : "734-739", "title" : "The behavioural ecology of personality: Consistent individual differences from an adaptive perspective", "type" : "article-journal", "volume" : "7" }, "uris" : [ "http://www.mendeley.com/documents/?uuid=e18581ac-7aeb-43bf-b959-3afbbced7642" ] } ], "mendeley" : { "formattedCitation" : "(Dall &lt;i&gt;et al.&lt;/i&gt;, 2004)", "plainTextFormattedCitation" : "(Dall et al., 2004)", "previouslyFormattedCitation" : "(Dall &lt;i&gt;et al.&lt;/i&gt;, 2004)" }, "properties" : { "noteIndex" : 0 }, "schema" : "https://github.com/citation-style-language/schema/raw/master/csl-citation.json" }</w:instrText>
      </w:r>
      <w:r w:rsidR="00BD74C7">
        <w:fldChar w:fldCharType="separate"/>
      </w:r>
      <w:r w:rsidR="00BD74C7" w:rsidRPr="00517CB5">
        <w:rPr>
          <w:noProof/>
        </w:rPr>
        <w:t xml:space="preserve">(Dall </w:t>
      </w:r>
      <w:r w:rsidR="00BD74C7" w:rsidRPr="00517CB5">
        <w:rPr>
          <w:i/>
          <w:noProof/>
        </w:rPr>
        <w:t>et al.</w:t>
      </w:r>
      <w:r w:rsidR="00BD74C7" w:rsidRPr="00517CB5">
        <w:rPr>
          <w:noProof/>
        </w:rPr>
        <w:t>, 2004)</w:t>
      </w:r>
      <w:r w:rsidR="00BD74C7">
        <w:fldChar w:fldCharType="end"/>
      </w:r>
      <w:r w:rsidR="00BD74C7">
        <w:t xml:space="preserve">, while high levels of exploration may increase predation risk </w:t>
      </w:r>
      <w:r w:rsidR="00BD74C7">
        <w:fldChar w:fldCharType="begin" w:fldLock="1"/>
      </w:r>
      <w:r w:rsidR="00BD74C7">
        <w:instrText>ADDIN CSL_CITATION { "citationItems" : [ { "id" : "ITEM-1", "itemData" : { "DOI" : "10.1371/journal.pone.0002647", "ISBN" : "1932-6203", "ISSN" : "19326203", "PMID" : "18612388", "abstract" : "Individual differences in social behaviour may have consequences for mate choice and sexual signalling, because partners should develop preferences for personalities that maximize reproductive output. Here we propose that behavioural traits involved in sexual advertisement may serve as good indicators of personality, which is fundamental for sexual selection to operate on temperament. Bird song has a prominent and well-established role in sexual selection, and it displays considerable variation among individuals with a potentially strong personality component. Therefore, we predicted that features of song would correlate with estimates of personality.", "author" : [ { "dropping-particle" : "", "family" : "Garamszegi", "given" : "L\u00e1szl\u00f3 Zsolt", "non-dropping-particle" : "", "parse-names" : false, "suffix" : "" }, { "dropping-particle" : "", "family" : "Eens", "given" : "Marcel", "non-dropping-particle" : "", "parse-names" : false, "suffix" : "" }, { "dropping-particle" : "", "family" : "T\u00f6r\u00f6k", "given" : "J\u00e1nos", "non-dropping-particle" : "", "parse-names" : false, "suffix" : "" } ], "container-title" : "PLoS ONE", "id" : "ITEM-1", "issue" : "7", "issued" : { "date-parts" : [ [ "2008" ] ] }, "title" : "Birds reveal their personality when singing", "type" : "article-journal", "volume" : "3" }, "uris" : [ "http://www.mendeley.com/documents/?uuid=a704f860-74f5-458e-b1d5-1a93399078d7" ] }, { "id" : "ITEM-2", "itemData" : { "DOI" : "10.1371/journal.pone.0197197", "ISBN" : "1111111111", "ISSN" : "19326203", "abstract" : "Consistent individual differences in behavioral tendencies (animal personality) can affect individual mate choice decisions. We asked whether personality traits affect male and female mate choice decisions similarly and whether potential personality effects are consistent across different mate choice situations. Using western mosquitofish (Gambusia affinis) as our study organism, we characterized focal individuals (males and females) twice for boldness, activity, and sociability/shoaling and found high and significant behavioral repeatability. Additionally, each focal individual was tested in two different dichotomous mate choice tests in which it could choose between computer-animated stimulus fish of the opposite sex that differed in body size and activity levels, respectively. Personality had different effects on female and male mate choice: females that were larger than average showed stronger preferences for large-bodied males with increasing levels of boldness/activity (i.e., towards more proactive personality types). Males that were larger than average and had higher shoaling tendencies showed stronger preferences for actively swimming females. Size-dependent effects of personality on the strength of preferences for distinct phenotypes of potential mating partners may reflect effects of age/experience (especially in females) and social dominance (especially in males). Previous studies found evidence for assortative mate choice based on personality types or hypothesized the existence of behavioral syndromes of individuals\u2019 choosiness across mate choice criteria, possibly including other personality traits. Our present study exemplifies that far more complex patterns of personality-dependent mate choice can emerge in natural systems.", "author" : [ { "dropping-particle" : "", "family" : "Chen", "given" : "Bo jian", "non-dropping-particle" : "", "parse-names" : false, "suffix" : "" }, { "dropping-particle" : "", "family" : "Liu", "given" : "Kai", "non-dropping-particle" : "", "parse-names" : false, "suffix" : "" }, { "dropping-particle" : "", "family" : "Zhou", "given" : "Lin jun", "non-dropping-particle" : "", "parse-names" : false, "suffix" : "" }, { "dropping-particle" : "", "family" : "Gomes-Silva", "given" : "Guilherme", "non-dropping-particle" : "", "parse-names" : false, "suffix" : "" }, { "dropping-particle" : "", "family" : "Sommer-Trembo", "given" : "Carolin", "non-dropping-particle" : "", "parse-names" : false, "suffix" : "" }, { "dropping-particle" : "", "family" : "Plath", "given" : "Martin", "non-dropping-particle" : "", "parse-names" : false, "suffix" : "" } ], "container-title" : "PLoS ONE", "id" : "ITEM-2", "issue" : "5", "issued" : { "date-parts" : [ [ "2018" ] ] }, "page" : "1-24", "title" : "Personality differentially affects individual mate choice decisions in female and male Western mosquitofish (Gambusia affinis)", "type" : "article-journal", "volume" : "13" }, "uris" : [ "http://www.mendeley.com/documents/?uuid=e7549da9-6a24-4549-961e-e468e57ab0d6" ] } ], "mendeley" : { "formattedCitation" : "(Garamszegi &lt;i&gt;et al.&lt;/i&gt;, 2008; Chen &lt;i&gt;et al.&lt;/i&gt;, 2018)", "plainTextFormattedCitation" : "(Garamszegi et al., 2008; Chen et al., 2018)", "previouslyFormattedCitation" : "(Garamszegi &lt;i&gt;et al.&lt;/i&gt;, 2008; Chen &lt;i&gt;et al.&lt;/i&gt;, 2018)" }, "properties" : { "noteIndex" : 0 }, "schema" : "https://github.com/citation-style-language/schema/raw/master/csl-citation.json" }</w:instrText>
      </w:r>
      <w:r w:rsidR="00BD74C7">
        <w:fldChar w:fldCharType="separate"/>
      </w:r>
      <w:r w:rsidR="00BD74C7" w:rsidRPr="005D50D4">
        <w:rPr>
          <w:noProof/>
        </w:rPr>
        <w:t xml:space="preserve">(Garamszegi </w:t>
      </w:r>
      <w:r w:rsidR="00BD74C7" w:rsidRPr="005D50D4">
        <w:rPr>
          <w:i/>
          <w:noProof/>
        </w:rPr>
        <w:t>et al.</w:t>
      </w:r>
      <w:r w:rsidR="00BD74C7" w:rsidRPr="005D50D4">
        <w:rPr>
          <w:noProof/>
        </w:rPr>
        <w:t xml:space="preserve">, 2008; Chen </w:t>
      </w:r>
      <w:r w:rsidR="00BD74C7" w:rsidRPr="005D50D4">
        <w:rPr>
          <w:i/>
          <w:noProof/>
        </w:rPr>
        <w:t>et al.</w:t>
      </w:r>
      <w:r w:rsidR="00BD74C7" w:rsidRPr="005D50D4">
        <w:rPr>
          <w:noProof/>
        </w:rPr>
        <w:t>, 2018)</w:t>
      </w:r>
      <w:r w:rsidR="00BD74C7">
        <w:fldChar w:fldCharType="end"/>
      </w:r>
      <w:r w:rsidR="00BD74C7">
        <w:t xml:space="preserve">. Therefore personality traits like aggression might affect mating decisions because they can indicate an individual’s reproductive potential </w:t>
      </w:r>
      <w:r w:rsidR="00BD74C7">
        <w:fldChar w:fldCharType="begin" w:fldLock="1"/>
      </w:r>
      <w:r w:rsidR="00BD74C7">
        <w:instrText>ADDIN CSL_CITATION { "citationItems" : [ { "id" : "ITEM-1", "itemData" : { "URL" : "https://www.nature.com/scitable/knowledge/library/sexual-selection-13255240", "author" : [ { "dropping-particle" : "", "family" : "Brennan", "given" : "Patricia L R", "non-dropping-particle" : "", "parse-names" : false, "suffix" : "" } ], "container-title" : "Nature education", "id" : "ITEM-1", "issued" : { "date-parts" : [ [ "2010" ] ] }, "title" : "Sexual Selection", "type" : "webpage" }, "uris" : [ "http://www.mendeley.com/documents/?uuid=e70186c2-0382-4f2e-83cc-87ea52cfdd32" ] }, { "id" : "ITEM-2", "itemData" : { "DOI" : "10.1371/journal.pone.0002647", "ISBN" : "1932-6203", "ISSN" : "19326203", "PMID" : "18612388", "abstract" : "Individual differences in social behaviour may have consequences for mate choice and sexual signalling, because partners should develop preferences for personalities that maximize reproductive output. Here we propose that behavioural traits involved in sexual advertisement may serve as good indicators of personality, which is fundamental for sexual selection to operate on temperament. Bird song has a prominent and well-established role in sexual selection, and it displays considerable variation among individuals with a potentially strong personality component. Therefore, we predicted that features of song would correlate with estimates of personality.", "author" : [ { "dropping-particle" : "", "family" : "Garamszegi", "given" : "L\u00e1szl\u00f3 Zsolt", "non-dropping-particle" : "", "parse-names" : false, "suffix" : "" }, { "dropping-particle" : "", "family" : "Eens", "given" : "Marcel", "non-dropping-particle" : "", "parse-names" : false, "suffix" : "" }, { "dropping-particle" : "", "family" : "T\u00f6r\u00f6k", "given" : "J\u00e1nos", "non-dropping-particle" : "", "parse-names" : false, "suffix" : "" } ], "container-title" : "PLoS ONE", "id" : "ITEM-2", "issue" : "7", "issued" : { "date-parts" : [ [ "2008" ] ] }, "title" : "Birds reveal their personality when singing", "type" : "article-journal", "volume" : "3" }, "uris" : [ "http://www.mendeley.com/documents/?uuid=a704f860-74f5-458e-b1d5-1a93399078d7" ] } ], "mendeley" : { "formattedCitation" : "(Garamszegi &lt;i&gt;et al.&lt;/i&gt;, 2008; Brennan, 2010)", "plainTextFormattedCitation" : "(Garamszegi et al., 2008; Brennan, 2010)", "previouslyFormattedCitation" : "(Garamszegi &lt;i&gt;et al.&lt;/i&gt;, 2008; Brennan, 2010)" }, "properties" : { "noteIndex" : 0 }, "schema" : "https://github.com/citation-style-language/schema/raw/master/csl-citation.json" }</w:instrText>
      </w:r>
      <w:r w:rsidR="00BD74C7">
        <w:fldChar w:fldCharType="separate"/>
      </w:r>
      <w:r w:rsidR="00BD74C7" w:rsidRPr="00517CB5">
        <w:rPr>
          <w:noProof/>
        </w:rPr>
        <w:t xml:space="preserve">(Garamszegi </w:t>
      </w:r>
      <w:r w:rsidR="00BD74C7" w:rsidRPr="00517CB5">
        <w:rPr>
          <w:i/>
          <w:noProof/>
        </w:rPr>
        <w:t>et al.</w:t>
      </w:r>
      <w:r w:rsidR="00BD74C7" w:rsidRPr="00517CB5">
        <w:rPr>
          <w:noProof/>
        </w:rPr>
        <w:t>, 2008; Brennan, 2010)</w:t>
      </w:r>
      <w:r w:rsidR="00BD74C7">
        <w:fldChar w:fldCharType="end"/>
      </w:r>
      <w:r w:rsidR="007058CF">
        <w:t xml:space="preserve"> or reflect</w:t>
      </w:r>
      <w:r w:rsidR="00BD74C7">
        <w:t xml:space="preserve"> an individual’s quality and provide an advantage over a rival in securing a mate </w:t>
      </w:r>
      <w:r w:rsidR="00BD74C7">
        <w:fldChar w:fldCharType="begin" w:fldLock="1"/>
      </w:r>
      <w:r w:rsidR="00BD74C7">
        <w:instrText>ADDIN CSL_CITATION { "citationItems" : [ { "id" : "ITEM-1", "itemData" : { "DOI" : "10.1016/j.cub.2010.11.053", "ISBN" : "0960-9822", "ISSN" : "09609822", "PMID" : "21256434", "abstract" : "Sexual selection is a concept that has probably been misunderstood and misrepresented more than any other idea in evolutionary biology, confusion that continues to the present day. We are not entirely sure why this is, but sexual politics seems to have played its role, as does a failure to understand what sexual selection is and why it was initially invoked. While in some ways less intuitive than natural selection, sexual selection is conceptually identical to it, and evolution via either mechanism will occur given sufficient genetic variation. Recent claims that sexual selection theory is fundamentally flawed are simply wrong and ignore an enormous body of evidence that provides a bedrock of support for this major mechanism of organic evolution. In fact it is partly due to this solid foundation that current research has largely shifted from documenting whether or not sexual selection occurs, to addressing more complex evolutionary questions.", "author" : [ { "dropping-particle" : "", "family" : "Hosken", "given" : "David J.", "non-dropping-particle" : "", "parse-names" : false, "suffix" : "" }, { "dropping-particle" : "", "family" : "House", "given" : "Clarissa M.", "non-dropping-particle" : "", "parse-names" : false, "suffix" : "" } ], "container-title" : "Current Biology", "id" : "ITEM-1", "issue" : "2", "issued" : { "date-parts" : [ [ "2011" ] ] }, "page" : "R62-R65", "publisher" : "Elsevier", "title" : "Sexual selection", "type" : "article-journal", "volume" : "21" }, "uris" : [ "http://www.mendeley.com/documents/?uuid=2c61b8b1-b7f9-4689-b754-fab9d9d67f27" ] } ], "mendeley" : { "formattedCitation" : "(Hosken &amp; House, 2011)", "plainTextFormattedCitation" : "(Hosken &amp; House, 2011)", "previouslyFormattedCitation" : "(Hosken &amp; House, 2011)" }, "properties" : { "noteIndex" : 0 }, "schema" : "https://github.com/citation-style-language/schema/raw/master/csl-citation.json" }</w:instrText>
      </w:r>
      <w:r w:rsidR="00BD74C7">
        <w:fldChar w:fldCharType="separate"/>
      </w:r>
      <w:r w:rsidR="00BD74C7" w:rsidRPr="00732ADA">
        <w:rPr>
          <w:noProof/>
        </w:rPr>
        <w:t>(Hosken &amp; House, 2011)</w:t>
      </w:r>
      <w:r w:rsidR="00BD74C7">
        <w:fldChar w:fldCharType="end"/>
      </w:r>
      <w:r w:rsidR="00BD74C7">
        <w:t>.</w:t>
      </w:r>
      <w:r w:rsidR="00C24B91">
        <w:t xml:space="preserve"> Empirical studies indeed support the idea that </w:t>
      </w:r>
      <w:r w:rsidR="00BD74C7">
        <w:t>male personality traits</w:t>
      </w:r>
      <w:r w:rsidR="00C24B91">
        <w:t xml:space="preserve"> </w:t>
      </w:r>
      <w:r w:rsidR="00BD74C7">
        <w:t>signal reproductive quality to females</w:t>
      </w:r>
      <w:r w:rsidR="00C24B91">
        <w:t xml:space="preserve"> </w:t>
      </w:r>
      <w:r w:rsidR="00BD74C7">
        <w:fldChar w:fldCharType="begin" w:fldLock="1"/>
      </w:r>
      <w:r w:rsidR="00BD74C7">
        <w:instrText>ADDIN CSL_CITATION { "citationItems" : [ { "id" : "ITEM-1", "itemData" : { "abstract" : "Despite recent increasing interest in the existence of animal personality, i.e. intra-individual consistency and inter-individual variation in the level of a behavioural trait, the evolutionary (and ecological) consequences of these consistent behavioural differences remain poorly understood. Some recent studies have revealed that variation in animal personalities might be linked to competitive interactions, resulting from natural selection. However, since personalities might similarly affect mate acquisition and reproductive success, it seems crucial to also explore their evolution under the framework of sexual selection theory. In this thesis I investigate the influence of personality on mate choice, reproductive success, female-male and male-male interactions, using zebra finches, Taeniopygia guttata, as a model species. After (I) I review the few existing studies assessing the link between sexual selection and personality, I propose a framework on the relationship between sexual selection and personality. Subsequently, (II) I show with different experimental approaches for the first time that (a) females choose males on the basis of their behaviour per se (male behaviour was experimentally disentangled from any appearance effects) whilst considering their own personality in their choice: less exploratory females did not distinguish between exploratory and non-exploratory appearing males, whereas moderately and highly exploratory females preferred similar males. (b) These preferences have an adaptive value to the exploratory females: exploratory females which had a behaviourally similar partner raised chicks in best condition but chicks in worst condition if they had a dissimilar partner. Low exploration females always raised chicks in intermediate condition, which may explain why they did not choose males on the basis of their exploratory behaviour. (c) I provide evidence that the combination of personalities in a pair, not only in terms of the level of the behaviour but also in terms of the behavioural consistency, influence reproductive success. However, this was only true for foster but not genetic parents, suggesting that behavioural rather than genetic compatibility (for the measured personality traits) is important for reproduction. (d) Moreover, some male behavioural characteristics appear to be a signal of male quality: highly exploratory foster males raised chicks (both males and females) in best condition, which themselves raised foster ch\u2026", "author" : [ { "dropping-particle" : "", "family" : "Schuett", "given" : "Wiebke", "non-dropping-particle" : "", "parse-names" : false, "suffix" : "" }, { "dropping-particle" : "", "family" : "By", "given" : "Ubmitted", "non-dropping-particle" : "", "parse-names" : false, "suffix" : "" }, { "dropping-particle" : "", "family" : "The", "given" : "T O", "non-dropping-particle" : "", "parse-names" : false, "suffix" : "" }, { "dropping-particle" : "", "family" : "Of", "given" : "Niversity", "non-dropping-particle" : "", "parse-names" : false, "suffix" : "" }, { "dropping-particle" : "", "family" : "As", "given" : "Xeter", "non-dropping-particle" : "", "parse-names" : false, "suffix" : "" }, { "dropping-particle" : "", "family" : "For", "given" : "a Thesis", "non-dropping-particle" : "", "parse-names" : false, "suffix" : "" }, { "dropping-particle" : "", "family" : "Degree", "given" : "T H E", "non-dropping-particle" : "", "parse-names" : false, "suffix" : "" }, { "dropping-particle" : "", "family" : "Of", "given" : "Octor", "non-dropping-particle" : "", "parse-names" : false, "suffix" : "" }, { "dropping-particle" : "", "family" : "In", "given" : "Hilosophy", "non-dropping-particle" : "", "parse-names" : false, "suffix" : "" } ], "id" : "ITEM-1", "issued" : { "date-parts" : [ [ "2008" ] ] }, "page" : "1-17", "title" : "Sexual selection and personality in zebra finches", "type" : "article-journal", "volume" : "1" }, "uris" : [ "http://www.mendeley.com/documents/?uuid=b61e7594-6239-4d1d-8910-c0b8c883f029" ] } ], "mendeley" : { "formattedCitation" : "(Schuett &lt;i&gt;et al.&lt;/i&gt;, 2008)", "plainTextFormattedCitation" : "(Schuett et al., 2008)", "previouslyFormattedCitation" : "(Schuett &lt;i&gt;et al.&lt;/i&gt;, 2008)" }, "properties" : { "noteIndex" : 0 }, "schema" : "https://github.com/citation-style-language/schema/raw/master/csl-citation.json" }</w:instrText>
      </w:r>
      <w:r w:rsidR="00BD74C7">
        <w:fldChar w:fldCharType="separate"/>
      </w:r>
      <w:r w:rsidR="00BD74C7" w:rsidRPr="00A44E31">
        <w:rPr>
          <w:noProof/>
        </w:rPr>
        <w:t xml:space="preserve">(Schuett </w:t>
      </w:r>
      <w:r w:rsidR="00BD74C7" w:rsidRPr="00A44E31">
        <w:rPr>
          <w:i/>
          <w:noProof/>
        </w:rPr>
        <w:t>et al.</w:t>
      </w:r>
      <w:r w:rsidR="00BD74C7" w:rsidRPr="00A44E31">
        <w:rPr>
          <w:noProof/>
        </w:rPr>
        <w:t>, 2008)</w:t>
      </w:r>
      <w:r w:rsidR="00BD74C7">
        <w:fldChar w:fldCharType="end"/>
      </w:r>
      <w:r w:rsidR="00BD74C7">
        <w:t xml:space="preserve">. For example, bolder individuals may be faster in locating new resources, because bolder individuals take more risks in finding novel areas. </w:t>
      </w:r>
      <w:r w:rsidR="00BD74C7">
        <w:fldChar w:fldCharType="begin" w:fldLock="1"/>
      </w:r>
      <w:r w:rsidR="00BD74C7">
        <w:instrText>ADDIN CSL_CITATION { "citationItems" : [ { "id" : "ITEM-1", "itemData" : { "DOI" : "10.1111/j.1461-0248.2004.00618.x", "ISBN" : "1461-023X", "ISSN" : "1461023X", "PMID" : "1546", "abstract" : "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 "author" : [ { "dropping-particle" : "", "family" : "Dall", "given" : "Sasha R X", "non-dropping-particle" : "", "parse-names" : false, "suffix" : "" }, { "dropping-particle" : "", "family" : "Houston", "given" : "Alasdair I.", "non-dropping-particle" : "", "parse-names" : false, "suffix" : "" }, { "dropping-particle" : "", "family" : "McNamara", "given" : "John M.", "non-dropping-particle" : "", "parse-names" : false, "suffix" : "" } ], "container-title" : "Ecology Letters", "id" : "ITEM-1", "issue" : "8", "issued" : { "date-parts" : [ [ "2004" ] ] }, "page" : "734-739", "title" : "The behavioural ecology of personality: Consistent individual differences from an adaptive perspective", "type" : "article-journal", "volume" : "7" }, "uris" : [ "http://www.mendeley.com/documents/?uuid=e18581ac-7aeb-43bf-b959-3afbbced7642" ] } ], "mendeley" : { "formattedCitation" : "(Dall &lt;i&gt;et al.&lt;/i&gt;, 2004)", "plainTextFormattedCitation" : "(Dall et al., 2004)", "previouslyFormattedCitation" : "(Dall &lt;i&gt;et al.&lt;/i&gt;, 2004)" }, "properties" : { "noteIndex" : 0 }, "schema" : "https://github.com/citation-style-language/schema/raw/master/csl-citation.json" }</w:instrText>
      </w:r>
      <w:r w:rsidR="00BD74C7">
        <w:fldChar w:fldCharType="separate"/>
      </w:r>
      <w:r w:rsidR="00BD74C7" w:rsidRPr="000C34D7">
        <w:rPr>
          <w:noProof/>
        </w:rPr>
        <w:t xml:space="preserve">(Dall </w:t>
      </w:r>
      <w:r w:rsidR="00BD74C7" w:rsidRPr="000C34D7">
        <w:rPr>
          <w:i/>
          <w:noProof/>
        </w:rPr>
        <w:t>et al.</w:t>
      </w:r>
      <w:r w:rsidR="00BD74C7" w:rsidRPr="000C34D7">
        <w:rPr>
          <w:noProof/>
        </w:rPr>
        <w:t>, 2004)</w:t>
      </w:r>
      <w:r w:rsidR="00BD74C7">
        <w:fldChar w:fldCharType="end"/>
      </w:r>
      <w:r w:rsidR="00BD74C7">
        <w:t xml:space="preserve">. However, </w:t>
      </w:r>
      <w:r w:rsidR="0074636A">
        <w:t xml:space="preserve">behavioural consistency is </w:t>
      </w:r>
      <w:r w:rsidR="00BD74C7">
        <w:t xml:space="preserve">not always favourable. If an individual is consistent in its behaviour over different contexts, it may behave maladaptively in many situations and suffer from a reduction of its fitness </w:t>
      </w:r>
      <w:r w:rsidR="00BD74C7">
        <w:fldChar w:fldCharType="begin" w:fldLock="1"/>
      </w:r>
      <w:r w:rsidR="00BD74C7">
        <w:instrText>ADDIN CSL_CITATION { "citationItems" : [ { "id" : "ITEM-1", "itemData" : { "DOI" : "10.1111/j.1469-185X.2009.00101.x", "ISBN" : "1469-185X", "ISSN" : "14647931", "PMID" : "19922534", "abstract" : "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 "author" : [ { "dropping-particle" : "", "family" : "Schuett", "given" : "Wiebke", "non-dropping-particle" : "", "parse-names" : false, "suffix" : "" }, { "dropping-particle" : "", "family" : "Tregenza", "given" : "Tom", "non-dropping-particle" : "", "parse-names" : false, "suffix" : "" }, { "dropping-particle" : "", "family" : "Dall", "given" : "Sasha R. X.", "non-dropping-particle" : "", "parse-names" : false, "suffix" : "" } ], "container-title" : "Biological Reviews", "id" : "ITEM-1", "issue" : "2", "issued" : { "date-parts" : [ [ "2010" ] ] }, "page" : "217-246", "title" : "Sexual selection and animal personality", "type" : "article-journal", "volume" : "85" }, "uris" : [ "http://www.mendeley.com/documents/?uuid=1760edaa-34e6-4d31-8b67-1137423f5199" ] }, { "id" : "ITEM-2", "itemData" : { "author" : [ { "dropping-particle" : "", "family" : "Davies", "given" : "Nicholas B", "non-dropping-particle" : "", "parse-names" : false, "suffix" : "" }, { "dropping-particle" : "", "family" : "Krebs", "given" : "John R", "non-dropping-particle" : "", "parse-names" : false, "suffix" : "" }, { "dropping-particle" : "", "family" : "West", "given" : "Stuart A", "non-dropping-particle" : "", "parse-names" : false, "suffix" : "" } ], "edition" : "4", "id" : "ITEM-2", "issued" : { "date-parts" : [ [ "2015" ] ] }, "number-of-pages" : "179-221", "publisher" : "Wiley-Blackwell", "title" : "An Introduction to Behavioural Ecology", "type" : "book" }, "uris" : [ "http://www.mendeley.com/documents/?uuid=cdcafff6-7297-4807-83c3-ac4f18be81f3" ] } ], "mendeley" : { "formattedCitation" : "(Schuett &lt;i&gt;et al.&lt;/i&gt;, 2010; Davies &lt;i&gt;et al.&lt;/i&gt;, 2015)", "plainTextFormattedCitation" : "(Schuett et al., 2010; Davies et al., 2015)", "previouslyFormattedCitation" : "(Schuett &lt;i&gt;et al.&lt;/i&gt;, 2010; Davies &lt;i&gt;et al.&lt;/i&gt;, 2015)" }, "properties" : { "noteIndex" : 0 }, "schema" : "https://github.com/citation-style-language/schema/raw/master/csl-citation.json" }</w:instrText>
      </w:r>
      <w:r w:rsidR="00BD74C7">
        <w:fldChar w:fldCharType="separate"/>
      </w:r>
      <w:r w:rsidR="00BD74C7" w:rsidRPr="00A4425C">
        <w:rPr>
          <w:noProof/>
        </w:rPr>
        <w:t xml:space="preserve">(Schuett </w:t>
      </w:r>
      <w:r w:rsidR="00BD74C7" w:rsidRPr="00A4425C">
        <w:rPr>
          <w:i/>
          <w:noProof/>
        </w:rPr>
        <w:t>et al.</w:t>
      </w:r>
      <w:r w:rsidR="00BD74C7" w:rsidRPr="00A4425C">
        <w:rPr>
          <w:noProof/>
        </w:rPr>
        <w:t xml:space="preserve">, 2010; Davies </w:t>
      </w:r>
      <w:r w:rsidR="00BD74C7" w:rsidRPr="00A4425C">
        <w:rPr>
          <w:i/>
          <w:noProof/>
        </w:rPr>
        <w:t>et al.</w:t>
      </w:r>
      <w:r w:rsidR="00BD74C7" w:rsidRPr="00A4425C">
        <w:rPr>
          <w:noProof/>
        </w:rPr>
        <w:t>, 2015)</w:t>
      </w:r>
      <w:r w:rsidR="00BD74C7">
        <w:fldChar w:fldCharType="end"/>
      </w:r>
      <w:r w:rsidR="00BD74C7">
        <w:t>. For example, more aggressive individuals might be better at competing for resources or against predators, but such a trait may be really costly when it is not needed (e.g. in an antipredator context)</w:t>
      </w:r>
      <w:r w:rsidR="00C84AE4">
        <w:t xml:space="preserve"> </w:t>
      </w:r>
      <w:r w:rsidR="00BD74C7">
        <w:fldChar w:fldCharType="begin" w:fldLock="1"/>
      </w:r>
      <w:r w:rsidR="00BD74C7">
        <w:instrText>ADDIN CSL_CITATION { "citationItems" : [ { "id" : "ITEM-1", "itemData" : { "DOI" : "10.1093/beheco/arm144", "ISBN" : "1045-2249", "ISSN" : "10452249", "PMID" : "1670", "abstract" : "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u201ctrade-off\u201d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author" : [ { "dropping-particle" : "", "family" : "Smith", "given" : "Brian R.", "non-dropping-particle" : "", "parse-names" : false, "suffix" : "" }, { "dropping-particle" : "", "family" : "Blumstein", "given" : "Daniel T.", "non-dropping-particle" : "", "parse-names" : false, "suffix" : "" } ], "container-title" : "Behavioral Ecology", "id" : "ITEM-1", "issue" : "2", "issued" : { "date-parts" : [ [ "2008" ] ] }, "page" : "448-455", "title" : "Fitness consequences of personality: A meta-analysis", "type" : "article-journal", "volume" : "19" }, "uris" : [ "http://www.mendeley.com/documents/?uuid=1c0396df-ad7f-45c3-b638-39cbb3e73fb9" ] } ], "mendeley" : { "formattedCitation" : "(Smith &amp; Blumstein, 2008)", "plainTextFormattedCitation" : "(Smith &amp; Blumstein, 2008)", "previouslyFormattedCitation" : "(Smith &amp; Blumstein, 2008)" }, "properties" : { "noteIndex" : 0 }, "schema" : "https://github.com/citation-style-language/schema/raw/master/csl-citation.json" }</w:instrText>
      </w:r>
      <w:r w:rsidR="00BD74C7">
        <w:fldChar w:fldCharType="separate"/>
      </w:r>
      <w:r w:rsidR="00BD74C7" w:rsidRPr="00215E37">
        <w:rPr>
          <w:noProof/>
        </w:rPr>
        <w:t>(Smith &amp; Blumstein, 2008)</w:t>
      </w:r>
      <w:r w:rsidR="00BD74C7">
        <w:fldChar w:fldCharType="end"/>
      </w:r>
      <w:r w:rsidR="00BD74C7">
        <w:t xml:space="preserve">, resulting in a lower chance of survival </w:t>
      </w:r>
      <w:r w:rsidR="00BD74C7">
        <w:fldChar w:fldCharType="begin" w:fldLock="1"/>
      </w:r>
      <w:r w:rsidR="00BD74C7">
        <w:instrText>ADDIN CSL_CITATION { "citationItems" : [ { "id" : "ITEM-1", "itemData" : { "DOI" : "10.1093/beheco/arm144", "ISBN" : "1045-2249", "ISSN" : "10452249", "PMID" : "1670", "abstract" : "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u201ctrade-off\u201d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author" : [ { "dropping-particle" : "", "family" : "Smith", "given" : "Brian R.", "non-dropping-particle" : "", "parse-names" : false, "suffix" : "" }, { "dropping-particle" : "", "family" : "Blumstein", "given" : "Daniel T.", "non-dropping-particle" : "", "parse-names" : false, "suffix" : "" } ], "container-title" : "Behavioral Ecology", "id" : "ITEM-1", "issue" : "2", "issued" : { "date-parts" : [ [ "2008" ] ] }, "page" : "448-455", "title" : "Fitness consequences of personality: A meta-analysis", "type" : "article-journal", "volume" : "19" }, "uris" : [ "http://www.mendeley.com/documents/?uuid=1c0396df-ad7f-45c3-b638-39cbb3e73fb9" ] } ], "mendeley" : { "formattedCitation" : "(Smith &amp; Blumstein, 2008)", "plainTextFormattedCitation" : "(Smith &amp; Blumstein, 2008)", "previouslyFormattedCitation" : "(Smith &amp; Blumstein, 2008)" }, "properties" : { "noteIndex" : 0 }, "schema" : "https://github.com/citation-style-language/schema/raw/master/csl-citation.json" }</w:instrText>
      </w:r>
      <w:r w:rsidR="00BD74C7">
        <w:fldChar w:fldCharType="separate"/>
      </w:r>
      <w:r w:rsidR="00BD74C7" w:rsidRPr="00E63BBF">
        <w:rPr>
          <w:noProof/>
        </w:rPr>
        <w:t>(Smith &amp; Blumstein, 2008)</w:t>
      </w:r>
      <w:r w:rsidR="00BD74C7">
        <w:fldChar w:fldCharType="end"/>
      </w:r>
      <w:r w:rsidR="00BD74C7">
        <w:t>. Because of these trade-offs, population</w:t>
      </w:r>
      <w:r w:rsidR="00A14420">
        <w:t>s</w:t>
      </w:r>
      <w:r w:rsidR="00BD74C7">
        <w:t xml:space="preserve"> vary enormously in levels of various personality traits. </w:t>
      </w:r>
      <w:r w:rsidR="00BD74C7">
        <w:fldChar w:fldCharType="begin" w:fldLock="1"/>
      </w:r>
      <w:r w:rsidR="00BD74C7">
        <w:instrText>ADDIN CSL_CITATION { "citationItems" : [ { "id" : "ITEM-1", "itemData" : { "DOI" : "10.1093/beheco/arm144", "ISBN" : "1045-2249", "ISSN" : "10452249", "PMID" : "1670", "abstract" : "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u201ctrade-off\u201d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author" : [ { "dropping-particle" : "", "family" : "Smith", "given" : "Brian R.", "non-dropping-particle" : "", "parse-names" : false, "suffix" : "" }, { "dropping-particle" : "", "family" : "Blumstein", "given" : "Daniel T.", "non-dropping-particle" : "", "parse-names" : false, "suffix" : "" } ], "container-title" : "Behavioral Ecology", "id" : "ITEM-1", "issue" : "2", "issued" : { "date-parts" : [ [ "2008" ] ] }, "page" : "448-455", "title" : "Fitness consequences of personality: A meta-analysis", "type" : "article-journal", "volume" : "19" }, "uris" : [ "http://www.mendeley.com/documents/?uuid=1c0396df-ad7f-45c3-b638-39cbb3e73fb9" ] } ], "mendeley" : { "formattedCitation" : "(Smith &amp; Blumstein, 2008)", "plainTextFormattedCitation" : "(Smith &amp; Blumstein, 2008)", "previouslyFormattedCitation" : "(Smith &amp; Blumstein, 2008)" }, "properties" : { "noteIndex" : 0 }, "schema" : "https://github.com/citation-style-language/schema/raw/master/csl-citation.json" }</w:instrText>
      </w:r>
      <w:r w:rsidR="00BD74C7">
        <w:fldChar w:fldCharType="separate"/>
      </w:r>
      <w:r w:rsidR="00BD74C7" w:rsidRPr="00C91F9F">
        <w:rPr>
          <w:noProof/>
        </w:rPr>
        <w:t>(Smith &amp; Blumstein, 2008)</w:t>
      </w:r>
      <w:r w:rsidR="00BD74C7">
        <w:fldChar w:fldCharType="end"/>
      </w:r>
      <w:r w:rsidR="00BD74C7">
        <w:t xml:space="preserve">. </w:t>
      </w:r>
    </w:p>
    <w:p w14:paraId="3B150502" w14:textId="77777777" w:rsidR="0074636A" w:rsidRDefault="0074636A" w:rsidP="00B259C4">
      <w:pPr>
        <w:spacing w:after="0"/>
        <w:jc w:val="both"/>
      </w:pPr>
    </w:p>
    <w:p w14:paraId="1DD31522" w14:textId="6BF9DED3" w:rsidR="00BD74C7" w:rsidRDefault="0033699F" w:rsidP="00B259C4">
      <w:pPr>
        <w:spacing w:after="0"/>
        <w:jc w:val="both"/>
      </w:pPr>
      <w:r>
        <w:rPr>
          <w:color w:val="000000" w:themeColor="text1"/>
        </w:rPr>
        <w:t xml:space="preserve">In this thesis </w:t>
      </w:r>
      <w:r w:rsidR="00BD74C7">
        <w:t>I will try to answer the question of wh</w:t>
      </w:r>
      <w:r w:rsidR="00901386">
        <w:t>ether</w:t>
      </w:r>
      <w:r w:rsidR="00BD74C7">
        <w:t xml:space="preserve"> females differ in their preferences for male personality and how this choice is affected by both male and female personality. To reach that aim, I will review the literature on several aspects of animal personality in relation to sexual selection</w:t>
      </w:r>
      <w:r w:rsidR="00301414">
        <w:t>,</w:t>
      </w:r>
      <w:r w:rsidR="00BD74C7">
        <w:t xml:space="preserve"> including the evolution of mate choice and the maintenance of personality variation (e.g. can it help maintaining variation within populations?). </w:t>
      </w:r>
      <w:r w:rsidR="00C06B39">
        <w:t xml:space="preserve">This review </w:t>
      </w:r>
      <w:r w:rsidR="00D41117">
        <w:t xml:space="preserve">of literature is presented in table 1, where </w:t>
      </w:r>
      <w:r w:rsidR="00D41117">
        <w:lastRenderedPageBreak/>
        <w:t xml:space="preserve">several studies </w:t>
      </w:r>
      <w:r w:rsidR="009A2B27">
        <w:t xml:space="preserve">investigating various personality traits are present. </w:t>
      </w:r>
      <w:r w:rsidR="0017184A">
        <w:t xml:space="preserve">The </w:t>
      </w:r>
      <w:r w:rsidR="007B486F">
        <w:t>literature</w:t>
      </w:r>
      <w:r w:rsidR="0017184A">
        <w:t xml:space="preserve"> present in the table ha</w:t>
      </w:r>
      <w:r w:rsidR="007B486F">
        <w:t>s</w:t>
      </w:r>
      <w:r w:rsidR="0017184A">
        <w:t xml:space="preserve"> been selected by looking at completed </w:t>
      </w:r>
      <w:r w:rsidR="007B486F">
        <w:t xml:space="preserve">studies of animal species where </w:t>
      </w:r>
      <w:r w:rsidR="0075464F">
        <w:t>research is fairly common</w:t>
      </w:r>
      <w:r w:rsidR="007B486F">
        <w:t>.</w:t>
      </w:r>
      <w:r w:rsidR="0075464F">
        <w:t xml:space="preserve"> This way the outcome of these studies is </w:t>
      </w:r>
      <w:r w:rsidR="006D60D1">
        <w:t>quite trustworthy.</w:t>
      </w:r>
      <w:r w:rsidR="007B486F">
        <w:t xml:space="preserve"> </w:t>
      </w:r>
      <w:r w:rsidR="006D60D1">
        <w:t>T</w:t>
      </w:r>
      <w:r w:rsidR="009A2B27">
        <w:t>able</w:t>
      </w:r>
      <w:r w:rsidR="006D60D1">
        <w:t xml:space="preserve"> 1</w:t>
      </w:r>
      <w:r w:rsidR="009A2B27">
        <w:t xml:space="preserve"> has been divided into several aspects: 1) the studied species, 2) </w:t>
      </w:r>
      <w:r w:rsidR="002A4135">
        <w:t>the investigated</w:t>
      </w:r>
      <w:r w:rsidR="009A2B27">
        <w:t xml:space="preserve"> personality trait</w:t>
      </w:r>
      <w:r w:rsidR="002A4135">
        <w:t>s</w:t>
      </w:r>
      <w:r w:rsidR="009A2B27">
        <w:t>, 3) whether there is assortative or disassortative mating present, 4) the direct- and indirect benefits of that personality trait</w:t>
      </w:r>
      <w:r w:rsidR="00D2496A">
        <w:t>, 5) important notifications to clarify the study</w:t>
      </w:r>
      <w:r w:rsidR="00726927">
        <w:t>,</w:t>
      </w:r>
      <w:r w:rsidR="00D2496A">
        <w:t xml:space="preserve"> 6) experimental or descriptive </w:t>
      </w:r>
      <w:r w:rsidR="008A506E">
        <w:t xml:space="preserve">studies </w:t>
      </w:r>
      <w:r w:rsidR="00D2496A">
        <w:t xml:space="preserve">and 7) </w:t>
      </w:r>
      <w:r w:rsidR="008A506E">
        <w:t>if the</w:t>
      </w:r>
      <w:r w:rsidR="00D2496A">
        <w:t xml:space="preserve"> study was done in the lab (in captivity) or </w:t>
      </w:r>
      <w:r w:rsidR="0076452A">
        <w:t xml:space="preserve">in the field. By examining these factors, </w:t>
      </w:r>
      <w:r w:rsidR="005C0914">
        <w:t xml:space="preserve">the correlation of animal personality and sexual selection </w:t>
      </w:r>
      <w:r w:rsidR="002A4135">
        <w:t xml:space="preserve">can be </w:t>
      </w:r>
      <w:r w:rsidR="000D39AE">
        <w:t xml:space="preserve">well </w:t>
      </w:r>
      <w:r w:rsidR="002A4135">
        <w:t xml:space="preserve">investigated in several animal species. </w:t>
      </w:r>
    </w:p>
    <w:p w14:paraId="45DE70A6" w14:textId="77777777" w:rsidR="00BD74C7" w:rsidRDefault="00BD74C7" w:rsidP="00B259C4">
      <w:pPr>
        <w:spacing w:after="0"/>
        <w:jc w:val="both"/>
      </w:pPr>
    </w:p>
    <w:p w14:paraId="4CD2219B" w14:textId="77777777" w:rsidR="0080135B" w:rsidRDefault="0080135B" w:rsidP="00B259C4">
      <w:pPr>
        <w:pStyle w:val="Heading2"/>
        <w:spacing w:before="0"/>
        <w:jc w:val="both"/>
        <w:rPr>
          <w:sz w:val="28"/>
        </w:rPr>
      </w:pPr>
      <w:r>
        <w:rPr>
          <w:sz w:val="28"/>
        </w:rPr>
        <w:t>Direct and indirect benefits from female choice</w:t>
      </w:r>
    </w:p>
    <w:p w14:paraId="79DC12F0" w14:textId="3AD46B0F" w:rsidR="00590509" w:rsidRDefault="00BD08E2" w:rsidP="00B259C4">
      <w:pPr>
        <w:spacing w:after="0"/>
        <w:jc w:val="both"/>
      </w:pPr>
      <w:r w:rsidRPr="006645EA">
        <w:t xml:space="preserve">Behavioural syndromes can have an enormous impact on mating patterns. </w:t>
      </w:r>
      <w:r w:rsidR="001740E7" w:rsidRPr="006645EA">
        <w:t>For example, a</w:t>
      </w:r>
      <w:r w:rsidR="00573A9B" w:rsidRPr="006645EA">
        <w:t xml:space="preserve">ssortative mating is a mating pattern in which individuals choose a mate with a similar phenotype or dissimilar phenotype (disassortative) from themselves more frequently than would be expected under a random mating pattern </w:t>
      </w:r>
      <w:r w:rsidR="00573A9B" w:rsidRPr="006645EA">
        <w:fldChar w:fldCharType="begin" w:fldLock="1"/>
      </w:r>
      <w:r w:rsidR="00573A9B" w:rsidRPr="006645EA">
        <w:instrText>ADDIN CSL_CITATION { "citationItems" : [ { "id" : "ITEM-1", "itemData" : { "author" : [ { "dropping-particle" : "", "family" : "Keats", "given" : "Bronya J B", "non-dropping-particle" : "", "parse-names" : false, "suffix" : "" }, { "dropping-particle" : "", "family" : "Sherman", "given" : "Stephanie L", "non-dropping-particle" : "", "parse-names" : false, "suffix" : "" } ], "edition" : "6", "id" : "ITEM-1", "issued" : { "date-parts" : [ [ "2013" ] ] }, "number-of-pages" : "1-12", "publisher" : "Elsevier", "title" : "Emery and Rimoin's Principles and Practice of Medical Genetics", "type" : "book" }, "uris" : [ "http://www.mendeley.com/documents/?uuid=dbafcc3f-eaa3-43ac-bf26-29f7602853eb" ] }, { "id" : "ITEM-2", "itemData" : { "DOI" : "10.1111/j.1469-185X.2009.00101.x", "ISBN" : "1469-185X", "ISSN" : "14647931", "PMID" : "19922534", "abstract" : "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 "author" : [ { "dropping-particle" : "", "family" : "Schuett", "given" : "Wiebke", "non-dropping-particle" : "", "parse-names" : false, "suffix" : "" }, { "dropping-particle" : "", "family" : "Tregenza", "given" : "Tom", "non-dropping-particle" : "", "parse-names" : false, "suffix" : "" }, { "dropping-particle" : "", "family" : "Dall", "given" : "Sasha R. X.", "non-dropping-particle" : "", "parse-names" : false, "suffix" : "" } ], "container-title" : "Biological Reviews", "id" : "ITEM-2", "issue" : "2", "issued" : { "date-parts" : [ [ "2010" ] ] }, "page" : "217-246", "title" : "Sexual selection and animal personality", "type" : "article-journal", "volume" : "85" }, "uris" : [ "http://www.mendeley.com/documents/?uuid=1760edaa-34e6-4d31-8b67-1137423f5199" ] } ], "mendeley" : { "formattedCitation" : "(Schuett &lt;i&gt;et al.&lt;/i&gt;, 2010; Keats &amp; Sherman, 2013)", "plainTextFormattedCitation" : "(Schuett et al., 2010; Keats &amp; Sherman, 2013)", "previouslyFormattedCitation" : "(Schuett &lt;i&gt;et al.&lt;/i&gt;, 2010; Keats &amp; Sherman, 2013)" }, "properties" : { "noteIndex" : 0 }, "schema" : "https://github.com/citation-style-language/schema/raw/master/csl-citation.json" }</w:instrText>
      </w:r>
      <w:r w:rsidR="00573A9B" w:rsidRPr="006645EA">
        <w:fldChar w:fldCharType="separate"/>
      </w:r>
      <w:r w:rsidR="00573A9B" w:rsidRPr="006645EA">
        <w:rPr>
          <w:noProof/>
        </w:rPr>
        <w:t xml:space="preserve">(Schuett </w:t>
      </w:r>
      <w:r w:rsidR="00573A9B" w:rsidRPr="006645EA">
        <w:rPr>
          <w:i/>
          <w:noProof/>
        </w:rPr>
        <w:t>et al.</w:t>
      </w:r>
      <w:r w:rsidR="00573A9B" w:rsidRPr="006645EA">
        <w:rPr>
          <w:noProof/>
        </w:rPr>
        <w:t>, 2010; Keats &amp; Sherman, 2013)</w:t>
      </w:r>
      <w:r w:rsidR="00573A9B" w:rsidRPr="006645EA">
        <w:fldChar w:fldCharType="end"/>
      </w:r>
      <w:r w:rsidR="00573A9B" w:rsidRPr="006645EA">
        <w:t xml:space="preserve">. </w:t>
      </w:r>
      <w:r w:rsidR="0080135B">
        <w:t xml:space="preserve">Females are almost always the choosy sex, even when all they get from the male is sperm and not even parental care </w:t>
      </w:r>
      <w:r w:rsidR="0080135B">
        <w:fldChar w:fldCharType="begin" w:fldLock="1"/>
      </w:r>
      <w:r w:rsidR="0080135B">
        <w:instrText>ADDIN CSL_CITATION { "citationItems" : [ { "id" : "ITEM-1", "itemData" : { "author" : [ { "dropping-particle" : "", "family" : "Davies", "given" : "Nicholas B", "non-dropping-particle" : "", "parse-names" : false, "suffix" : "" }, { "dropping-particle" : "", "family" : "Krebs", "given" : "John R", "non-dropping-particle" : "", "parse-names" : false, "suffix" : "" }, { "dropping-particle" : "", "family" : "West", "given" : "Stuart A", "non-dropping-particle" : "", "parse-names" : false, "suffix" : "" } ], "edition" : "4", "id" : "ITEM-1", "issued" : { "date-parts" : [ [ "2015" ] ] }, "number-of-pages" : "179-221", "publisher" : "Wiley-Blackwell", "title" : "An Introduction to Behavioural Ecology", "type" : "book" }, "uris" : [ "http://www.mendeley.com/documents/?uuid=cdcafff6-7297-4807-83c3-ac4f18be81f3" ] } ], "mendeley" : { "formattedCitation" : "(Davies &lt;i&gt;et al.&lt;/i&gt;, 2015)", "plainTextFormattedCitation" : "(Davies et al., 2015)", "previouslyFormattedCitation" : "(Davies &lt;i&gt;et al.&lt;/i&gt;, 2015)" }, "properties" : { "noteIndex" : 0 }, "schema" : "https://github.com/citation-style-language/schema/raw/master/csl-citation.json" }</w:instrText>
      </w:r>
      <w:r w:rsidR="0080135B">
        <w:fldChar w:fldCharType="separate"/>
      </w:r>
      <w:r w:rsidR="0080135B" w:rsidRPr="005B19A5">
        <w:rPr>
          <w:noProof/>
        </w:rPr>
        <w:t xml:space="preserve">(Davies </w:t>
      </w:r>
      <w:r w:rsidR="0080135B" w:rsidRPr="005B19A5">
        <w:rPr>
          <w:i/>
          <w:noProof/>
        </w:rPr>
        <w:t>et al.</w:t>
      </w:r>
      <w:r w:rsidR="0080135B" w:rsidRPr="005B19A5">
        <w:rPr>
          <w:noProof/>
        </w:rPr>
        <w:t>, 2015)</w:t>
      </w:r>
      <w:r w:rsidR="0080135B">
        <w:fldChar w:fldCharType="end"/>
      </w:r>
      <w:r w:rsidR="0080135B">
        <w:t xml:space="preserve">. By being choosy, females can search for males that give them either direct or indirect benefits in their reproductive success </w:t>
      </w:r>
      <w:r w:rsidR="0080135B">
        <w:fldChar w:fldCharType="begin" w:fldLock="1"/>
      </w:r>
      <w:r w:rsidR="0080135B">
        <w:instrText>ADDIN CSL_CITATION { "citationItems" : [ { "id" : "ITEM-1", "itemData" : { "DOI" : "10.1007/s11692-015-9315-x", "ISBN" : "0071-3260", "ISSN" : "00713260", "abstract" : "Darwin\u2019s concept of sexual selection has been an area of intense research interest for the past half-cen- tury. Research has mainly focused on intersexual selection (selection arising from mate choice), and has particularly focused on the hypothesis that mates are chosen on the basis of \u2018\u2018genetic quality\u2019\u2019 which is \u2018\u2018honestly\u2019\u2019 signaled by sexually dimorphic traits. I discuss these models in the light of evidence that most genetic variation in real populations is either selectively neutral or slightly delete- rious. Since several well-known models have focused on the immune system as a source of heritable variation in fitness, I examine evidence from studies of the vertebrate major histocompatibility complex and its interaction with pathogens. Finally, I discuss alternative hypotheses for the evolution of secondary sexual characteristics that are con- sistent with the prevalence of purifying selection rather than positive selection in most populations. One such model, the random walk model, relies only on the well- attested processes of mutation, purifying selection, and genetic drift, thereby providing an attractive alternative to models that assume ubiquitous positive selection. Keywords", "author" : [ { "dropping-particle" : "", "family" : "Hughes", "given" : "Austin L.", "non-dropping-particle" : "", "parse-names" : false, "suffix" : "" } ], "container-title" : "Evolutionary Biology", "id" : "ITEM-1", "issue" : "3", "issued" : { "date-parts" : [ [ "2015" ] ] }, "page" : "366-378", "publisher" : "Springer US", "title" : "Sexual Selection and Mate Choice: Insights from Neutralist Perspectives", "type" : "article-journal", "volume" : "42" }, "uris" : [ "http://www.mendeley.com/documents/?uuid=7e50bbc8-f2a2-478e-869f-4fc46feb766a" ] }, { "id" : "ITEM-2", "itemData" : { "DOI" : "10.1111/j.1469-185X.2009.00101.x", "ISBN" : "1469-185X", "ISSN" : "14647931", "PMID" : "19922534", "abstract" : "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 "author" : [ { "dropping-particle" : "", "family" : "Schuett", "given" : "Wiebke", "non-dropping-particle" : "", "parse-names" : false, "suffix" : "" }, { "dropping-particle" : "", "family" : "Tregenza", "given" : "Tom", "non-dropping-particle" : "", "parse-names" : false, "suffix" : "" }, { "dropping-particle" : "", "family" : "Dall", "given" : "Sasha R. X.", "non-dropping-particle" : "", "parse-names" : false, "suffix" : "" } ], "container-title" : "Biological Reviews", "id" : "ITEM-2", "issue" : "2", "issued" : { "date-parts" : [ [ "2010" ] ] }, "page" : "217-246", "title" : "Sexual selection and animal personality", "type" : "article-journal", "volume" : "85" }, "uris" : [ "http://www.mendeley.com/documents/?uuid=1760edaa-34e6-4d31-8b67-1137423f5199" ] }, { "id" : "ITEM-3", "itemData" : { "DOI" : "10.1016/j.cub.2010.11.053", "ISBN" : "0960-9822", "ISSN" : "09609822", "PMID" : "21256434", "abstract" : "Sexual selection is a concept that has probably been misunderstood and misrepresented more than any other idea in evolutionary biology, confusion that continues to the present day. We are not entirely sure why this is, but sexual politics seems to have played its role, as does a failure to understand what sexual selection is and why it was initially invoked. While in some ways less intuitive than natural selection, sexual selection is conceptually identical to it, and evolution via either mechanism will occur given sufficient genetic variation. Recent claims that sexual selection theory is fundamentally flawed are simply wrong and ignore an enormous body of evidence that provides a bedrock of support for this major mechanism of organic evolution. In fact it is partly due to this solid foundation that current research has largely shifted from documenting whether or not sexual selection occurs, to addressing more complex evolutionary questions.", "author" : [ { "dropping-particle" : "", "family" : "Hosken", "given" : "David J.", "non-dropping-particle" : "", "parse-names" : false, "suffix" : "" }, { "dropping-particle" : "", "family" : "House", "given" : "Clarissa M.", "non-dropping-particle" : "", "parse-names" : false, "suffix" : "" } ], "container-title" : "Current Biology", "id" : "ITEM-3", "issue" : "2", "issued" : { "date-parts" : [ [ "2011" ] ] }, "page" : "R62-R65", "publisher" : "Elsevier", "title" : "Sexual selection", "type" : "article-journal", "volume" : "21" }, "uris" : [ "http://www.mendeley.com/documents/?uuid=2c61b8b1-b7f9-4689-b754-fab9d9d67f27" ] } ], "mendeley" : { "formattedCitation" : "(Schuett &lt;i&gt;et al.&lt;/i&gt;, 2010; Hosken &amp; House, 2011; Hughes, 2015)", "plainTextFormattedCitation" : "(Schuett et al., 2010; Hosken &amp; House, 2011; Hughes, 2015)", "previouslyFormattedCitation" : "(Schuett &lt;i&gt;et al.&lt;/i&gt;, 2010; Hosken &amp; House, 2011; Hughes, 2015)" }, "properties" : { "noteIndex" : 0 }, "schema" : "https://github.com/citation-style-language/schema/raw/master/csl-citation.json" }</w:instrText>
      </w:r>
      <w:r w:rsidR="0080135B">
        <w:fldChar w:fldCharType="separate"/>
      </w:r>
      <w:r w:rsidR="0080135B" w:rsidRPr="002274B4">
        <w:rPr>
          <w:noProof/>
        </w:rPr>
        <w:t xml:space="preserve">(Schuett </w:t>
      </w:r>
      <w:r w:rsidR="0080135B" w:rsidRPr="002274B4">
        <w:rPr>
          <w:i/>
          <w:noProof/>
        </w:rPr>
        <w:t>et al.</w:t>
      </w:r>
      <w:r w:rsidR="0080135B" w:rsidRPr="002274B4">
        <w:rPr>
          <w:noProof/>
        </w:rPr>
        <w:t>, 2010; Hosken &amp; House, 2011; Hughes, 2015)</w:t>
      </w:r>
      <w:r w:rsidR="0080135B">
        <w:fldChar w:fldCharType="end"/>
      </w:r>
      <w:r w:rsidR="0080135B">
        <w:t xml:space="preserve">. </w:t>
      </w:r>
      <w:r w:rsidR="0080135B" w:rsidRPr="00520B5B">
        <w:rPr>
          <w:b/>
        </w:rPr>
        <w:t>Direct benefits</w:t>
      </w:r>
      <w:r w:rsidR="0080135B">
        <w:t xml:space="preserve"> include material benefits; females th</w:t>
      </w:r>
      <w:r w:rsidR="004324E9">
        <w:t>e</w:t>
      </w:r>
      <w:r w:rsidR="0080135B">
        <w:t>n prefer males which can provide them with parental care, food or a good territory. These benefits can be used by the female in producing offspring</w:t>
      </w:r>
      <w:r w:rsidR="007D0286">
        <w:t xml:space="preserve"> with high fitness</w:t>
      </w:r>
      <w:r w:rsidR="0080135B">
        <w:t xml:space="preserve">. Furthermore, when the female choice is adaptive, other direct advantages can occur (e.g. less searching time for mates when a female prefers easily noticeable males) </w:t>
      </w:r>
      <w:r w:rsidR="0080135B">
        <w:fldChar w:fldCharType="begin" w:fldLock="1"/>
      </w:r>
      <w:r w:rsidR="0080135B">
        <w:instrText>ADDIN CSL_CITATION { "citationItems" : [ { "id" : "ITEM-1", "itemData" : { "DOI" : "10.1007/s11692-015-9315-x", "ISBN" : "0071-3260", "ISSN" : "00713260", "abstract" : "Darwin\u2019s concept of sexual selection has been an area of intense research interest for the past half-cen- tury. Research has mainly focused on intersexual selection (selection arising from mate choice), and has particularly focused on the hypothesis that mates are chosen on the basis of \u2018\u2018genetic quality\u2019\u2019 which is \u2018\u2018honestly\u2019\u2019 signaled by sexually dimorphic traits. I discuss these models in the light of evidence that most genetic variation in real populations is either selectively neutral or slightly delete- rious. Since several well-known models have focused on the immune system as a source of heritable variation in fitness, I examine evidence from studies of the vertebrate major histocompatibility complex and its interaction with pathogens. Finally, I discuss alternative hypotheses for the evolution of secondary sexual characteristics that are con- sistent with the prevalence of purifying selection rather than positive selection in most populations. One such model, the random walk model, relies only on the well- attested processes of mutation, purifying selection, and genetic drift, thereby providing an attractive alternative to models that assume ubiquitous positive selection. Keywords", "author" : [ { "dropping-particle" : "", "family" : "Hughes", "given" : "Austin L.", "non-dropping-particle" : "", "parse-names" : false, "suffix" : "" } ], "container-title" : "Evolutionary Biology", "id" : "ITEM-1", "issue" : "3", "issued" : { "date-parts" : [ [ "2015" ] ] }, "page" : "366-378", "publisher" : "Springer US", "title" : "Sexual Selection and Mate Choice: Insights from Neutralist Perspectives", "type" : "article-journal", "volume" : "42" }, "uris" : [ "http://www.mendeley.com/documents/?uuid=7e50bbc8-f2a2-478e-869f-4fc46feb766a" ] }, { "id" : "ITEM-2", "itemData" : { "DOI" : "10.1111/j.1469-185X.2009.00101.x", "ISBN" : "1469-185X", "ISSN" : "14647931", "PMID" : "19922534", "abstract" : "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 "author" : [ { "dropping-particle" : "", "family" : "Schuett", "given" : "Wiebke", "non-dropping-particle" : "", "parse-names" : false, "suffix" : "" }, { "dropping-particle" : "", "family" : "Tregenza", "given" : "Tom", "non-dropping-particle" : "", "parse-names" : false, "suffix" : "" }, { "dropping-particle" : "", "family" : "Dall", "given" : "Sasha R. X.", "non-dropping-particle" : "", "parse-names" : false, "suffix" : "" } ], "container-title" : "Biological Reviews", "id" : "ITEM-2", "issue" : "2", "issued" : { "date-parts" : [ [ "2010" ] ] }, "page" : "217-246", "title" : "Sexual selection and animal personality", "type" : "article-journal", "volume" : "85" }, "uris" : [ "http://www.mendeley.com/documents/?uuid=1760edaa-34e6-4d31-8b67-1137423f5199" ] } ], "mendeley" : { "formattedCitation" : "(Schuett &lt;i&gt;et al.&lt;/i&gt;, 2010; Hughes, 2015)", "plainTextFormattedCitation" : "(Schuett et al., 2010; Hughes, 2015)", "previouslyFormattedCitation" : "(Schuett &lt;i&gt;et al.&lt;/i&gt;, 2010; Hughes, 2015)" }, "properties" : { "noteIndex" : 0 }, "schema" : "https://github.com/citation-style-language/schema/raw/master/csl-citation.json" }</w:instrText>
      </w:r>
      <w:r w:rsidR="0080135B">
        <w:fldChar w:fldCharType="separate"/>
      </w:r>
      <w:r w:rsidR="0080135B" w:rsidRPr="001817A6">
        <w:rPr>
          <w:noProof/>
        </w:rPr>
        <w:t xml:space="preserve">(Schuett </w:t>
      </w:r>
      <w:r w:rsidR="0080135B" w:rsidRPr="001817A6">
        <w:rPr>
          <w:i/>
          <w:noProof/>
        </w:rPr>
        <w:t>et al.</w:t>
      </w:r>
      <w:r w:rsidR="0080135B" w:rsidRPr="001817A6">
        <w:rPr>
          <w:noProof/>
        </w:rPr>
        <w:t>, 2010; Hughes, 2015)</w:t>
      </w:r>
      <w:r w:rsidR="0080135B">
        <w:fldChar w:fldCharType="end"/>
      </w:r>
      <w:r w:rsidR="0080135B">
        <w:t xml:space="preserve">. Next there are </w:t>
      </w:r>
      <w:r w:rsidR="0080135B" w:rsidRPr="007D0286">
        <w:rPr>
          <w:b/>
        </w:rPr>
        <w:t>indirect benefits</w:t>
      </w:r>
      <w:r w:rsidR="0080135B">
        <w:t xml:space="preserve"> which include the genetic quality of the mate and therefore future offspring </w:t>
      </w:r>
      <w:r w:rsidR="0080135B">
        <w:fldChar w:fldCharType="begin" w:fldLock="1"/>
      </w:r>
      <w:r w:rsidR="0080135B">
        <w:instrText>ADDIN CSL_CITATION { "citationItems" : [ { "id" : "ITEM-1", "itemData" : { "DOI" : "10.1007/s11692-015-9315-x", "ISBN" : "0071-3260", "ISSN" : "00713260", "abstract" : "Darwin\u2019s concept of sexual selection has been an area of intense research interest for the past half-cen- tury. Research has mainly focused on intersexual selection (selection arising from mate choice), and has particularly focused on the hypothesis that mates are chosen on the basis of \u2018\u2018genetic quality\u2019\u2019 which is \u2018\u2018honestly\u2019\u2019 signaled by sexually dimorphic traits. I discuss these models in the light of evidence that most genetic variation in real populations is either selectively neutral or slightly delete- rious. Since several well-known models have focused on the immune system as a source of heritable variation in fitness, I examine evidence from studies of the vertebrate major histocompatibility complex and its interaction with pathogens. Finally, I discuss alternative hypotheses for the evolution of secondary sexual characteristics that are con- sistent with the prevalence of purifying selection rather than positive selection in most populations. One such model, the random walk model, relies only on the well- attested processes of mutation, purifying selection, and genetic drift, thereby providing an attractive alternative to models that assume ubiquitous positive selection. Keywords", "author" : [ { "dropping-particle" : "", "family" : "Hughes", "given" : "Austin L.", "non-dropping-particle" : "", "parse-names" : false, "suffix" : "" } ], "container-title" : "Evolutionary Biology", "id" : "ITEM-1", "issue" : "3", "issued" : { "date-parts" : [ [ "2015" ] ] }, "page" : "366-378", "publisher" : "Springer US", "title" : "Sexual Selection and Mate Choice: Insights from Neutralist Perspectives", "type" : "article-journal", "volume" : "42" }, "uris" : [ "http://www.mendeley.com/documents/?uuid=7e50bbc8-f2a2-478e-869f-4fc46feb766a" ] } ], "mendeley" : { "formattedCitation" : "(Hughes, 2015)", "plainTextFormattedCitation" : "(Hughes, 2015)", "previouslyFormattedCitation" : "(Hughes, 2015)" }, "properties" : { "noteIndex" : 0 }, "schema" : "https://github.com/citation-style-language/schema/raw/master/csl-citation.json" }</w:instrText>
      </w:r>
      <w:r w:rsidR="0080135B">
        <w:fldChar w:fldCharType="separate"/>
      </w:r>
      <w:r w:rsidR="0080135B" w:rsidRPr="007D5B71">
        <w:rPr>
          <w:noProof/>
        </w:rPr>
        <w:t>(Hughes, 2015)</w:t>
      </w:r>
      <w:r w:rsidR="0080135B">
        <w:fldChar w:fldCharType="end"/>
      </w:r>
      <w:r w:rsidR="0080135B">
        <w:t xml:space="preserve">. Females than prefer males that have genes that increase the fitness of the offspring. High offspring fitness might occur when a male has genes that can produce offspring with an advantageous phenotype, or because some male genomes are more in harmony with particular female genomes (genetic compatibility) </w:t>
      </w:r>
      <w:r w:rsidR="0080135B">
        <w:fldChar w:fldCharType="begin" w:fldLock="1"/>
      </w:r>
      <w:r w:rsidR="0080135B">
        <w:instrText>ADDIN CSL_CITATION { "citationItems" : [ { "id" : "ITEM-1", "itemData" : { "DOI" : "10.1111/j.1469-185X.2009.00101.x", "ISBN" : "1469-185X", "ISSN" : "14647931", "PMID" : "19922534", "abstract" : "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 "author" : [ { "dropping-particle" : "", "family" : "Schuett", "given" : "Wiebke", "non-dropping-particle" : "", "parse-names" : false, "suffix" : "" }, { "dropping-particle" : "", "family" : "Tregenza", "given" : "Tom", "non-dropping-particle" : "", "parse-names" : false, "suffix" : "" }, { "dropping-particle" : "", "family" : "Dall", "given" : "Sasha R. X.", "non-dropping-particle" : "", "parse-names" : false, "suffix" : "" } ], "container-title" : "Biological Reviews", "id" : "ITEM-1", "issue" : "2", "issued" : { "date-parts" : [ [ "2010" ] ] }, "page" : "217-246", "title" : "Sexual selection and animal personality", "type" : "article-journal", "volume" : "85" }, "uris" : [ "http://www.mendeley.com/documents/?uuid=1760edaa-34e6-4d31-8b67-1137423f5199" ] } ], "mendeley" : { "formattedCitation" : "(Schuett &lt;i&gt;et al.&lt;/i&gt;, 2010)", "plainTextFormattedCitation" : "(Schuett et al., 2010)", "previouslyFormattedCitation" : "(Schuett &lt;i&gt;et al.&lt;/i&gt;, 2010)" }, "properties" : { "noteIndex" : 0 }, "schema" : "https://github.com/citation-style-language/schema/raw/master/csl-citation.json" }</w:instrText>
      </w:r>
      <w:r w:rsidR="0080135B">
        <w:fldChar w:fldCharType="separate"/>
      </w:r>
      <w:r w:rsidR="0080135B" w:rsidRPr="001C44A7">
        <w:rPr>
          <w:noProof/>
        </w:rPr>
        <w:t xml:space="preserve">(Schuett </w:t>
      </w:r>
      <w:r w:rsidR="0080135B" w:rsidRPr="001C44A7">
        <w:rPr>
          <w:i/>
          <w:noProof/>
        </w:rPr>
        <w:t>et al.</w:t>
      </w:r>
      <w:r w:rsidR="0080135B" w:rsidRPr="001C44A7">
        <w:rPr>
          <w:noProof/>
        </w:rPr>
        <w:t>, 2010)</w:t>
      </w:r>
      <w:r w:rsidR="0080135B">
        <w:fldChar w:fldCharType="end"/>
      </w:r>
      <w:r w:rsidR="0080135B">
        <w:t>.</w:t>
      </w:r>
      <w:r w:rsidR="004D3B9F">
        <w:t xml:space="preserve"> </w:t>
      </w:r>
      <w:r w:rsidR="00DB1030">
        <w:t xml:space="preserve">Table 1 shows several studies with direct and indirect benefits for every examined personality trait. </w:t>
      </w:r>
    </w:p>
    <w:p w14:paraId="021BF6CB" w14:textId="77777777" w:rsidR="00357DD5" w:rsidRDefault="00357DD5" w:rsidP="00B259C4">
      <w:pPr>
        <w:spacing w:after="0"/>
        <w:jc w:val="both"/>
      </w:pPr>
    </w:p>
    <w:p w14:paraId="57C3B4A4" w14:textId="09E5F192" w:rsidR="0080135B" w:rsidRDefault="0080135B" w:rsidP="00B259C4">
      <w:pPr>
        <w:spacing w:after="0"/>
        <w:ind w:firstLine="720"/>
        <w:jc w:val="both"/>
      </w:pPr>
      <w:r>
        <w:t xml:space="preserve">Within the indirect benefits, there are two </w:t>
      </w:r>
      <w:r w:rsidR="007D0286">
        <w:t xml:space="preserve">main </w:t>
      </w:r>
      <w:r>
        <w:t xml:space="preserve">hypotheses </w:t>
      </w:r>
      <w:r w:rsidR="00CB77F3">
        <w:t xml:space="preserve">that </w:t>
      </w:r>
      <w:r w:rsidR="007D0286">
        <w:t>explain</w:t>
      </w:r>
      <w:r>
        <w:t xml:space="preserve"> why some males are preferred over others by females </w:t>
      </w:r>
      <w:r>
        <w:fldChar w:fldCharType="begin" w:fldLock="1"/>
      </w:r>
      <w:r>
        <w:instrText>ADDIN CSL_CITATION { "citationItems" : [ { "id" : "ITEM-1", "itemData" : { "DOI" : "10.1016/j.cub.2010.11.053", "ISBN" : "0960-9822", "ISSN" : "09609822", "PMID" : "21256434", "abstract" : "Sexual selection is a concept that has probably been misunderstood and misrepresented more than any other idea in evolutionary biology, confusion that continues to the present day. We are not entirely sure why this is, but sexual politics seems to have played its role, as does a failure to understand what sexual selection is and why it was initially invoked. While in some ways less intuitive than natural selection, sexual selection is conceptually identical to it, and evolution via either mechanism will occur given sufficient genetic variation. Recent claims that sexual selection theory is fundamentally flawed are simply wrong and ignore an enormous body of evidence that provides a bedrock of support for this major mechanism of organic evolution. In fact it is partly due to this solid foundation that current research has largely shifted from documenting whether or not sexual selection occurs, to addressing more complex evolutionary questions.", "author" : [ { "dropping-particle" : "", "family" : "Hosken", "given" : "David J.", "non-dropping-particle" : "", "parse-names" : false, "suffix" : "" }, { "dropping-particle" : "", "family" : "House", "given" : "Clarissa M.", "non-dropping-particle" : "", "parse-names" : false, "suffix" : "" } ], "container-title" : "Current Biology", "id" : "ITEM-1", "issue" : "2", "issued" : { "date-parts" : [ [ "2011" ] ] }, "page" : "R62-R65", "publisher" : "Elsevier", "title" : "Sexual selection", "type" : "article-journal", "volume" : "21" }, "uris" : [ "http://www.mendeley.com/documents/?uuid=2c61b8b1-b7f9-4689-b754-fab9d9d67f27" ] }, { "id" : "ITEM-2", "itemData" : { "author" : [ { "dropping-particle" : "", "family" : "Davies", "given" : "Nicholas B", "non-dropping-particle" : "", "parse-names" : false, "suffix" : "" }, { "dropping-particle" : "", "family" : "Krebs", "given" : "John R", "non-dropping-particle" : "", "parse-names" : false, "suffix" : "" }, { "dropping-particle" : "", "family" : "West", "given" : "Stuart A", "non-dropping-particle" : "", "parse-names" : false, "suffix" : "" } ], "edition" : "4", "id" : "ITEM-2", "issued" : { "date-parts" : [ [ "2015" ] ] }, "number-of-pages" : "179-221", "publisher" : "Wiley-Blackwell", "title" : "An Introduction to Behavioural Ecology", "type" : "book" }, "uris" : [ "http://www.mendeley.com/documents/?uuid=cdcafff6-7297-4807-83c3-ac4f18be81f3" ] }, { "id" : "ITEM-3", "itemData" : { "DOI" : "10.1007/s11692-015-9315-x", "ISBN" : "0071-3260", "ISSN" : "00713260", "abstract" : "Darwin\u2019s concept of sexual selection has been an area of intense research interest for the past half-cen- tury. Research has mainly focused on intersexual selection (selection arising from mate choice), and has particularly focused on the hypothesis that mates are chosen on the basis of \u2018\u2018genetic quality\u2019\u2019 which is \u2018\u2018honestly\u2019\u2019 signaled by sexually dimorphic traits. I discuss these models in the light of evidence that most genetic variation in real populations is either selectively neutral or slightly delete- rious. Since several well-known models have focused on the immune system as a source of heritable variation in fitness, I examine evidence from studies of the vertebrate major histocompatibility complex and its interaction with pathogens. Finally, I discuss alternative hypotheses for the evolution of secondary sexual characteristics that are con- sistent with the prevalence of purifying selection rather than positive selection in most populations. One such model, the random walk model, relies only on the well- attested processes of mutation, purifying selection, and genetic drift, thereby providing an attractive alternative to models that assume ubiquitous positive selection. Keywords", "author" : [ { "dropping-particle" : "", "family" : "Hughes", "given" : "Austin L.", "non-dropping-particle" : "", "parse-names" : false, "suffix" : "" } ], "container-title" : "Evolutionary Biology", "id" : "ITEM-3", "issue" : "3", "issued" : { "date-parts" : [ [ "2015" ] ] }, "page" : "366-378", "publisher" : "Springer US", "title" : "Sexual Selection and Mate Choice: Insights from Neutralist Perspectives", "type" : "article-journal", "volume" : "42" }, "uris" : [ "http://www.mendeley.com/documents/?uuid=7e50bbc8-f2a2-478e-869f-4fc46feb766a" ] } ], "mendeley" : { "formattedCitation" : "(Hosken &amp; House, 2011; Davies &lt;i&gt;et al.&lt;/i&gt;, 2015; Hughes, 2015)", "plainTextFormattedCitation" : "(Hosken &amp; House, 2011; Davies et al., 2015; Hughes, 2015)", "previouslyFormattedCitation" : "(Hosken &amp; House, 2011; Davies &lt;i&gt;et al.&lt;/i&gt;, 2015; Hughes, 2015)" }, "properties" : { "noteIndex" : 0 }, "schema" : "https://github.com/citation-style-language/schema/raw/master/csl-citation.json" }</w:instrText>
      </w:r>
      <w:r>
        <w:fldChar w:fldCharType="separate"/>
      </w:r>
      <w:r w:rsidRPr="00C64E82">
        <w:rPr>
          <w:noProof/>
        </w:rPr>
        <w:t xml:space="preserve">(Hosken &amp; House, 2011; Davies </w:t>
      </w:r>
      <w:r w:rsidRPr="00C64E82">
        <w:rPr>
          <w:i/>
          <w:noProof/>
        </w:rPr>
        <w:t>et al.</w:t>
      </w:r>
      <w:r w:rsidRPr="00C64E82">
        <w:rPr>
          <w:noProof/>
        </w:rPr>
        <w:t>, 2015; Hughes, 2015)</w:t>
      </w:r>
      <w:r>
        <w:fldChar w:fldCharType="end"/>
      </w:r>
      <w:r>
        <w:t xml:space="preserve">. First, </w:t>
      </w:r>
      <w:r w:rsidR="00E01649">
        <w:t xml:space="preserve">the </w:t>
      </w:r>
      <w:r w:rsidR="00E01649" w:rsidRPr="001A0782">
        <w:rPr>
          <w:b/>
        </w:rPr>
        <w:t>sexy son theory</w:t>
      </w:r>
      <w:r w:rsidR="00E01649">
        <w:t xml:space="preserve"> (or </w:t>
      </w:r>
      <w:r>
        <w:t>Fisher’s effect</w:t>
      </w:r>
      <w:r w:rsidR="00E01649">
        <w:t>)</w:t>
      </w:r>
      <w:r w:rsidR="001A0782">
        <w:t>, which s</w:t>
      </w:r>
      <w:r>
        <w:t>tate</w:t>
      </w:r>
      <w:r w:rsidR="001A0782">
        <w:t>s</w:t>
      </w:r>
      <w:r>
        <w:t xml:space="preserve"> that male displays may be subject to sexual selection, because it makes them more attractive to females </w:t>
      </w:r>
      <w:r>
        <w:fldChar w:fldCharType="begin" w:fldLock="1"/>
      </w:r>
      <w:r w:rsidR="00DB0F8A">
        <w:instrText>ADDIN CSL_CITATION { "citationItems" : [ { "id" : "ITEM-1", "itemData" : { "DOI" : "10.1016/j.cub.2010.11.053", "ISBN" : "0960-9822", "ISSN" : "09609822", "PMID" : "21256434", "abstract" : "Sexual selection is a concept that has probably been misunderstood and misrepresented more than any other idea in evolutionary biology, confusion that continues to the present day. We are not entirely sure why this is, but sexual politics seems to have played its role, as does a failure to understand what sexual selection is and why it was initially invoked. While in some ways less intuitive than natural selection, sexual selection is conceptually identical to it, and evolution via either mechanism will occur given sufficient genetic variation. Recent claims that sexual selection theory is fundamentally flawed are simply wrong and ignore an enormous body of evidence that provides a bedrock of support for this major mechanism of organic evolution. In fact it is partly due to this solid foundation that current research has largely shifted from documenting whether or not sexual selection occurs, to addressing more complex evolutionary questions.", "author" : [ { "dropping-particle" : "", "family" : "Hosken", "given" : "David J.", "non-dropping-particle" : "", "parse-names" : false, "suffix" : "" }, { "dropping-particle" : "", "family" : "House", "given" : "Clarissa M.", "non-dropping-particle" : "", "parse-names" : false, "suffix" : "" } ], "container-title" : "Current Biology", "id" : "ITEM-1", "issue" : "2", "issued" : { "date-parts" : [ [ "2011" ] ] }, "page" : "R62-R65", "publisher" : "Elsevier", "title" : "Sexual selection", "type" : "article-journal", "volume" : "21" }, "uris" : [ "http://www.mendeley.com/documents/?uuid=2c61b8b1-b7f9-4689-b754-fab9d9d67f27" ] }, { "id" : "ITEM-2", "itemData" : { "DOI" : "10.1038/158453a0", "ISBN" : "0198504403", "ISSN" : "00166731", "PMID" : "10747041", "abstract" : "Fisher established mathematical population genetics and his \"fundamental theorem of natural selection\" which is the rate of increase in fitness of any organism at any time is equal to its genetic variance in fitness at that time.", "author" : [ { "dropping-particle" : "", "family" : "Fisher", "given" : "R a", "non-dropping-particle" : "", "parse-names" : false, "suffix" : "" } ], "container-title" : "Genetics", "id" : "ITEM-2", "issued" : { "date-parts" : [ [ "1930" ] ] }, "page" : "272", "title" : "The Genetical Theory of Natural Selection", "type" : "article-journal", "volume" : "154" }, "uris" : [ "http://www.mendeley.com/documents/?uuid=88302556-a67e-42da-9d1a-ae87362718e5" ] } ], "mendeley" : { "formattedCitation" : "(Fisher, 1930; Hosken &amp; House, 2011)", "plainTextFormattedCitation" : "(Fisher, 1930; Hosken &amp; House, 2011)", "previouslyFormattedCitation" : "(Fisher, 1930; Hosken &amp; House, 2011)" }, "properties" : { "noteIndex" : 0 }, "schema" : "https://github.com/citation-style-language/schema/raw/master/csl-citation.json" }</w:instrText>
      </w:r>
      <w:r>
        <w:fldChar w:fldCharType="separate"/>
      </w:r>
      <w:r w:rsidR="004C1BB7" w:rsidRPr="004C1BB7">
        <w:rPr>
          <w:noProof/>
        </w:rPr>
        <w:t>(Fisher, 1930; Hosken &amp; House, 2011)</w:t>
      </w:r>
      <w:r>
        <w:fldChar w:fldCharType="end"/>
      </w:r>
      <w:r>
        <w:t xml:space="preserve">. A well-known example is the female preference for elongated tails in some </w:t>
      </w:r>
      <w:r w:rsidR="00B25266">
        <w:t xml:space="preserve">bird </w:t>
      </w:r>
      <w:r>
        <w:t xml:space="preserve">species. </w:t>
      </w:r>
      <w:r w:rsidR="001D458D">
        <w:t xml:space="preserve">When </w:t>
      </w:r>
      <w:r w:rsidR="006A0F44">
        <w:t xml:space="preserve">females have a high preference for elongated tails, </w:t>
      </w:r>
      <w:r w:rsidR="00FC4614">
        <w:t xml:space="preserve">it will result in selection on this trait in males. Therefore only males with this preferred trait are able to mate </w:t>
      </w:r>
      <w:r>
        <w:fldChar w:fldCharType="begin" w:fldLock="1"/>
      </w:r>
      <w:r w:rsidR="00FD684B">
        <w:instrText>ADDIN CSL_CITATION { "citationItems" : [ { "id" : "ITEM-1", "itemData" : { "author" : [ { "dropping-particle" : "", "family" : "Davies", "given" : "Nicholas B", "non-dropping-particle" : "", "parse-names" : false, "suffix" : "" }, { "dropping-particle" : "", "family" : "Krebs", "given" : "John R", "non-dropping-particle" : "", "parse-names" : false, "suffix" : "" }, { "dropping-particle" : "", "family" : "West", "given" : "Stuart A", "non-dropping-particle" : "", "parse-names" : false, "suffix" : "" } ], "edition" : "4", "id" : "ITEM-1", "issued" : { "date-parts" : [ [ "2015" ] ] }, "number-of-pages" : "179-221", "publisher" : "Wiley-Blackwell", "title" : "An Introduction to Behavioural Ecology", "type" : "book" }, "uris" : [ "http://www.mendeley.com/documents/?uuid=cdcafff6-7297-4807-83c3-ac4f18be81f3" ] }, { "id" : "ITEM-2", "itemData" : { "DOI" : "10.1038/158453a0", "ISBN" : "0198504403", "ISSN" : "00166731", "PMID" : "10747041", "abstract" : "Fisher established mathematical population genetics and his \"fundamental theorem of natural selection\" which is the rate of increase in fitness of any organism at any time is equal to its genetic variance in fitness at that time.", "author" : [ { "dropping-particle" : "", "family" : "Fisher", "given" : "R a", "non-dropping-particle" : "", "parse-names" : false, "suffix" : "" } ], "container-title" : "Genetics", "id" : "ITEM-2", "issued" : { "date-parts" : [ [ "1930" ] ] }, "page" : "272", "title" : "The Genetical Theory of Natural Selection", "type" : "article-journal", "volume" : "154" }, "uris" : [ "http://www.mendeley.com/documents/?uuid=88302556-a67e-42da-9d1a-ae87362718e5" ] } ], "mendeley" : { "formattedCitation" : "(Fisher, 1930; Davies &lt;i&gt;et al.&lt;/i&gt;, 2015)", "plainTextFormattedCitation" : "(Fisher, 1930; Davies et al., 2015)", "previouslyFormattedCitation" : "(Fisher, 1930; Davies &lt;i&gt;et al.&lt;/i&gt;, 2015)" }, "properties" : { "noteIndex" : 0 }, "schema" : "https://github.com/citation-style-language/schema/raw/master/csl-citation.json" }</w:instrText>
      </w:r>
      <w:r>
        <w:fldChar w:fldCharType="separate"/>
      </w:r>
      <w:r w:rsidR="00FD684B" w:rsidRPr="00FD684B">
        <w:rPr>
          <w:noProof/>
        </w:rPr>
        <w:t xml:space="preserve">(Fisher, 1930; Davies </w:t>
      </w:r>
      <w:r w:rsidR="00FD684B" w:rsidRPr="00FD684B">
        <w:rPr>
          <w:i/>
          <w:noProof/>
        </w:rPr>
        <w:t>et al.</w:t>
      </w:r>
      <w:r w:rsidR="00FD684B" w:rsidRPr="00FD684B">
        <w:rPr>
          <w:noProof/>
        </w:rPr>
        <w:t>, 2015)</w:t>
      </w:r>
      <w:r>
        <w:fldChar w:fldCharType="end"/>
      </w:r>
      <w:r w:rsidR="00754DB0">
        <w:t>. W</w:t>
      </w:r>
      <w:r w:rsidRPr="00C0555C">
        <w:t xml:space="preserve">hen these individual differences in tail length </w:t>
      </w:r>
      <w:r w:rsidR="00246857" w:rsidRPr="00C0555C">
        <w:t xml:space="preserve">in males and the female preference for them </w:t>
      </w:r>
      <w:r w:rsidRPr="00C0555C">
        <w:t xml:space="preserve">have a genetic basis, </w:t>
      </w:r>
      <w:r w:rsidR="00E84A01" w:rsidRPr="00C0555C">
        <w:t>they</w:t>
      </w:r>
      <w:r w:rsidRPr="00C0555C">
        <w:t xml:space="preserve"> will be passed on to their offspring </w:t>
      </w:r>
      <w:r w:rsidRPr="00C0555C">
        <w:fldChar w:fldCharType="begin" w:fldLock="1"/>
      </w:r>
      <w:r w:rsidRPr="00C0555C">
        <w:instrText>ADDIN CSL_CITATION { "citationItems" : [ { "id" : "ITEM-1", "itemData" : { "author" : [ { "dropping-particle" : "", "family" : "Davies", "given" : "Nicholas B", "non-dropping-particle" : "", "parse-names" : false, "suffix" : "" }, { "dropping-particle" : "", "family" : "Krebs", "given" : "John R", "non-dropping-particle" : "", "parse-names" : false, "suffix" : "" }, { "dropping-particle" : "", "family" : "West", "given" : "Stuart A", "non-dropping-particle" : "", "parse-names" : false, "suffix" : "" } ], "edition" : "4", "id" : "ITEM-1", "issued" : { "date-parts" : [ [ "2015" ] ] }, "number-of-pages" : "179-221", "publisher" : "Wiley-Blackwell", "title" : "An Introduction to Behavioural Ecology", "type" : "book" }, "uris" : [ "http://www.mendeley.com/documents/?uuid=cdcafff6-7297-4807-83c3-ac4f18be81f3" ] }, { "id" : "ITEM-2", "itemData" : { "DOI" : "10.1016/j.cub.2010.11.053", "ISBN" : "0960-9822", "ISSN" : "09609822", "PMID" : "21256434", "abstract" : "Sexual selection is a concept that has probably been misunderstood and misrepresented more than any other idea in evolutionary biology, confusion that continues to the present day. We are not entirely sure why this is, but sexual politics seems to have played its role, as does a failure to understand what sexual selection is and why it was initially invoked. While in some ways less intuitive than natural selection, sexual selection is conceptually identical to it, and evolution via either mechanism will occur given sufficient genetic variation. Recent claims that sexual selection theory is fundamentally flawed are simply wrong and ignore an enormous body of evidence that provides a bedrock of support for this major mechanism of organic evolution. In fact it is partly due to this solid foundation that current research has largely shifted from documenting whether or not sexual selection occurs, to addressing more complex evolutionary questions.", "author" : [ { "dropping-particle" : "", "family" : "Hosken", "given" : "David J.", "non-dropping-particle" : "", "parse-names" : false, "suffix" : "" }, { "dropping-particle" : "", "family" : "House", "given" : "Clarissa M.", "non-dropping-particle" : "", "parse-names" : false, "suffix" : "" } ], "container-title" : "Current Biology", "id" : "ITEM-2", "issue" : "2", "issued" : { "date-parts" : [ [ "2011" ] ] }, "page" : "R62-R65", "publisher" : "Elsevier", "title" : "Sexual selection", "type" : "article-journal", "volume" : "21" }, "uris" : [ "http://www.mendeley.com/documents/?uuid=2c61b8b1-b7f9-4689-b754-fab9d9d67f27" ] }, { "id" : "ITEM-3", "itemData" : { "DOI" : "10.1016/j.tree.2006.03.015", "ISBN" : "0169-5347", "ISSN" : "01695347", "PMID" : "16769428", "abstract" : "The past two decades have seen extensive growth of sexual selection research. Theoretical and empirical work has clarified many components of pre- and postcopulatory sexual selection, such as aggressive competition, mate choice, sperm utilization and sexual conflict. Genetic mechanisms of mate choice evolution have been less amenable to empirical testing, but molecular genetic analyses can now be used for incisive experimentation. Here, we highlight some of the currently debated areas in pre- and postcopulatory sexual selection. We identify where new techniques can help estimate the relative roles of the various selection mechanisms that might work together in the evolution of mating preferences and attractive traits, and in sperm-egg interactions. \u00a9 2006 Elsevier Ltd. All rights reserved.", "author" : [ { "dropping-particle" : "", "family" : "Andersson", "given" : "Malte", "non-dropping-particle" : "", "parse-names" : false, "suffix" : "" }, { "dropping-particle" : "", "family" : "Simmons", "given" : "Leigh W.", "non-dropping-particle" : "", "parse-names" : false, "suffix" : "" } ], "container-title" : "Trends in Ecology and Evolution", "id" : "ITEM-3", "issue" : "6", "issued" : { "date-parts" : [ [ "2006" ] ] }, "page" : "296-302", "title" : "Sexual selection and mate choice", "type" : "article-journal", "volume" : "21" }, "uris" : [ "http://www.mendeley.com/documents/?uuid=0a0dc8d1-ffc9-44d6-857a-e7d4896c1f2b" ] } ], "mendeley" : { "formattedCitation" : "(Andersson &amp; Simmons, 2006; Hosken &amp; House, 2011; Davies &lt;i&gt;et al.&lt;/i&gt;, 2015)", "plainTextFormattedCitation" : "(Andersson &amp; Simmons, 2006; Hosken &amp; House, 2011; Davies et al., 2015)", "previouslyFormattedCitation" : "(Andersson &amp; Simmons, 2006; Hosken &amp; House, 2011; Davies &lt;i&gt;et al.&lt;/i&gt;, 2015)" }, "properties" : { "noteIndex" : 0 }, "schema" : "https://github.com/citation-style-language/schema/raw/master/csl-citation.json" }</w:instrText>
      </w:r>
      <w:r w:rsidRPr="00C0555C">
        <w:fldChar w:fldCharType="separate"/>
      </w:r>
      <w:r w:rsidRPr="00C0555C">
        <w:rPr>
          <w:noProof/>
        </w:rPr>
        <w:t xml:space="preserve">(Andersson &amp; Simmons, 2006; Hosken &amp; House, 2011; Davies </w:t>
      </w:r>
      <w:r w:rsidRPr="00C0555C">
        <w:rPr>
          <w:i/>
          <w:noProof/>
        </w:rPr>
        <w:t>et al.</w:t>
      </w:r>
      <w:r w:rsidRPr="00C0555C">
        <w:rPr>
          <w:noProof/>
        </w:rPr>
        <w:t>, 2015)</w:t>
      </w:r>
      <w:r w:rsidRPr="00C0555C">
        <w:fldChar w:fldCharType="end"/>
      </w:r>
      <w:r w:rsidR="00ED54E1">
        <w:t>,</w:t>
      </w:r>
      <w:r w:rsidR="0015301B" w:rsidRPr="00C0555C">
        <w:t xml:space="preserve"> resulting in </w:t>
      </w:r>
      <w:r w:rsidRPr="00C0555C">
        <w:t xml:space="preserve">highly wanted offspring </w:t>
      </w:r>
      <w:r w:rsidRPr="00C0555C">
        <w:fldChar w:fldCharType="begin" w:fldLock="1"/>
      </w:r>
      <w:r w:rsidRPr="00C0555C">
        <w:instrText>ADDIN CSL_CITATION { "citationItems" : [ { "id" : "ITEM-1", "itemData" : { "DOI" : "10.1016/j.tree.2006.03.015", "ISBN" : "0169-5347", "ISSN" : "01695347", "PMID" : "16769428", "abstract" : "The past two decades have seen extensive growth of sexual selection research. Theoretical and empirical work has clarified many components of pre- and postcopulatory sexual selection, such as aggressive competition, mate choice, sperm utilization and sexual conflict. Genetic mechanisms of mate choice evolution have been less amenable to empirical testing, but molecular genetic analyses can now be used for incisive experimentation. Here, we highlight some of the currently debated areas in pre- and postcopulatory sexual selection. We identify where new techniques can help estimate the relative roles of the various selection mechanisms that might work together in the evolution of mating preferences and attractive traits, and in sperm-egg interactions. \u00a9 2006 Elsevier Ltd. All rights reserved.", "author" : [ { "dropping-particle" : "", "family" : "Andersson", "given" : "Malte", "non-dropping-particle" : "", "parse-names" : false, "suffix" : "" }, { "dropping-particle" : "", "family" : "Simmons", "given" : "Leigh W.", "non-dropping-particle" : "", "parse-names" : false, "suffix" : "" } ], "container-title" : "Trends in Ecology and Evolution", "id" : "ITEM-1", "issue" : "6", "issued" : { "date-parts" : [ [ "2006" ] ] }, "page" : "296-302", "title" : "Sexual selection and mate choice", "type" : "article-journal", "volume" : "21" }, "uris" : [ "http://www.mendeley.com/documents/?uuid=0a0dc8d1-ffc9-44d6-857a-e7d4896c1f2b" ] } ], "mendeley" : { "formattedCitation" : "(Andersson &amp; Simmons, 2006)", "plainTextFormattedCitation" : "(Andersson &amp; Simmons, 2006)", "previouslyFormattedCitation" : "(Andersson &amp; Simmons, 2006)" }, "properties" : { "noteIndex" : 0 }, "schema" : "https://github.com/citation-style-language/schema/raw/master/csl-citation.json" }</w:instrText>
      </w:r>
      <w:r w:rsidRPr="00C0555C">
        <w:fldChar w:fldCharType="separate"/>
      </w:r>
      <w:r w:rsidRPr="00C0555C">
        <w:rPr>
          <w:noProof/>
        </w:rPr>
        <w:t>(Andersson &amp; Simmons, 2006)</w:t>
      </w:r>
      <w:r w:rsidRPr="00C0555C">
        <w:fldChar w:fldCharType="end"/>
      </w:r>
      <w:r w:rsidRPr="00C0555C">
        <w:t>.</w:t>
      </w:r>
      <w:r>
        <w:t xml:space="preserve"> The theory of Fisher can be extended with the “runaway process”</w:t>
      </w:r>
      <w:r w:rsidR="00FD684B">
        <w:t xml:space="preserve"> </w:t>
      </w:r>
      <w:r w:rsidR="00FD684B">
        <w:fldChar w:fldCharType="begin" w:fldLock="1"/>
      </w:r>
      <w:r w:rsidR="0087463D">
        <w:instrText>ADDIN CSL_CITATION { "citationItems" : [ { "id" : "ITEM-1", "itemData" : { "DOI" : "10.1038/158453a0", "ISBN" : "0198504403", "ISSN" : "00166731", "PMID" : "10747041", "abstract" : "Fisher established mathematical population genetics and his \"fundamental theorem of natural selection\" which is the rate of increase in fitness of any organism at any time is equal to its genetic variance in fitness at that time.", "author" : [ { "dropping-particle" : "", "family" : "Fisher", "given" : "R a", "non-dropping-particle" : "", "parse-names" : false, "suffix" : "" } ], "container-title" : "Genetics", "id" : "ITEM-1", "issued" : { "date-parts" : [ [ "1930" ] ] }, "page" : "272", "title" : "The Genetical Theory of Natural Selection", "type" : "article-journal", "volume" : "154" }, "uris" : [ "http://www.mendeley.com/documents/?uuid=88302556-a67e-42da-9d1a-ae87362718e5" ] } ], "mendeley" : { "formattedCitation" : "(Fisher, 1930)", "plainTextFormattedCitation" : "(Fisher, 1930)", "previouslyFormattedCitation" : "(Fisher, 1930)" }, "properties" : { "noteIndex" : 0 }, "schema" : "https://github.com/citation-style-language/schema/raw/master/csl-citation.json" }</w:instrText>
      </w:r>
      <w:r w:rsidR="00FD684B">
        <w:fldChar w:fldCharType="separate"/>
      </w:r>
      <w:r w:rsidR="00FD684B" w:rsidRPr="00FD684B">
        <w:rPr>
          <w:noProof/>
        </w:rPr>
        <w:t>(Fisher, 1930)</w:t>
      </w:r>
      <w:r w:rsidR="00FD684B">
        <w:fldChar w:fldCharType="end"/>
      </w:r>
      <w:r>
        <w:t xml:space="preserve">. The runaway process implies that there is an optimum to a sexually selected trait (e.g. the elongated tail). This is because sexual selection can impose directional selection on some male characteristics that ultimately become so extreme that they turn into a disadvantage for survival </w:t>
      </w:r>
      <w:r>
        <w:fldChar w:fldCharType="begin" w:fldLock="1"/>
      </w:r>
      <w:r>
        <w:instrText>ADDIN CSL_CITATION { "citationItems" : [ { "id" : "ITEM-1", "itemData" : { "DOI" : "10.1007/s11692-015-9315-x", "ISBN" : "0071-3260", "ISSN" : "00713260", "abstract" : "Darwin\u2019s concept of sexual selection has been an area of intense research interest for the past half-cen- tury. Research has mainly focused on intersexual selection (selection arising from mate choice), and has particularly focused on the hypothesis that mates are chosen on the basis of \u2018\u2018genetic quality\u2019\u2019 which is \u2018\u2018honestly\u2019\u2019 signaled by sexually dimorphic traits. I discuss these models in the light of evidence that most genetic variation in real populations is either selectively neutral or slightly delete- rious. Since several well-known models have focused on the immune system as a source of heritable variation in fitness, I examine evidence from studies of the vertebrate major histocompatibility complex and its interaction with pathogens. Finally, I discuss alternative hypotheses for the evolution of secondary sexual characteristics that are con- sistent with the prevalence of purifying selection rather than positive selection in most populations. One such model, the random walk model, relies only on the well- attested processes of mutation, purifying selection, and genetic drift, thereby providing an attractive alternative to models that assume ubiquitous positive selection. Keywords", "author" : [ { "dropping-particle" : "", "family" : "Hughes", "given" : "Austin L.", "non-dropping-particle" : "", "parse-names" : false, "suffix" : "" } ], "container-title" : "Evolutionary Biology", "id" : "ITEM-1", "issue" : "3", "issued" : { "date-parts" : [ [ "2015" ] ] }, "page" : "366-378", "publisher" : "Springer US", "title" : "Sexual Selection and Mate Choice: Insights from Neutralist Perspectives", "type" : "article-journal", "volume" : "42" }, "uris" : [ "http://www.mendeley.com/documents/?uuid=7e50bbc8-f2a2-478e-869f-4fc46feb766a" ] }, { "id" : "ITEM-2", "itemData" : { "DOI" : "10.1016/j.tree.2006.03.015", "ISBN" : "0169-5347", "ISSN" : "01695347", "PMID" : "16769428", "abstract" : "The past two decades have seen extensive growth of sexual selection research. Theoretical and empirical work has clarified many components of pre- and postcopulatory sexual selection, such as aggressive competition, mate choice, sperm utilization and sexual conflict. Genetic mechanisms of mate choice evolution have been less amenable to empirical testing, but molecular genetic analyses can now be used for incisive experimentation. Here, we highlight some of the currently debated areas in pre- and postcopulatory sexual selection. We identify where new techniques can help estimate the relative roles of the various selection mechanisms that might work together in the evolution of mating preferences and attractive traits, and in sperm-egg interactions. \u00a9 2006 Elsevier Ltd. All rights reserved.", "author" : [ { "dropping-particle" : "", "family" : "Andersson", "given" : "Malte", "non-dropping-particle" : "", "parse-names" : false, "suffix" : "" }, { "dropping-particle" : "", "family" : "Simmons", "given" : "Leigh W.", "non-dropping-particle" : "", "parse-names" : false, "suffix" : "" } ], "container-title" : "Trends in Ecology and Evolution", "id" : "ITEM-2", "issue" : "6", "issued" : { "date-parts" : [ [ "2006" ] ] }, "page" : "296-302", "title" : "Sexual selection and mate choice", "type" : "article-journal", "volume" : "21" }, "uris" : [ "http://www.mendeley.com/documents/?uuid=0a0dc8d1-ffc9-44d6-857a-e7d4896c1f2b" ] } ], "mendeley" : { "formattedCitation" : "(Andersson &amp; Simmons, 2006; Hughes, 2015)", "plainTextFormattedCitation" : "(Andersson &amp; Simmons, 2006; Hughes, 2015)", "previouslyFormattedCitation" : "(Andersson &amp; Simmons, 2006; Hughes, 2015)" }, "properties" : { "noteIndex" : 0 }, "schema" : "https://github.com/citation-style-language/schema/raw/master/csl-citation.json" }</w:instrText>
      </w:r>
      <w:r>
        <w:fldChar w:fldCharType="separate"/>
      </w:r>
      <w:r w:rsidRPr="0044126A">
        <w:rPr>
          <w:noProof/>
        </w:rPr>
        <w:t>(Andersson &amp; Simmons, 2006; Hughes, 2015)</w:t>
      </w:r>
      <w:r>
        <w:fldChar w:fldCharType="end"/>
      </w:r>
      <w:r>
        <w:t xml:space="preserve">. This develops into a condition of relative stability in both male appearance and female preference </w:t>
      </w:r>
      <w:r>
        <w:fldChar w:fldCharType="begin" w:fldLock="1"/>
      </w:r>
      <w:r>
        <w:instrText>ADDIN CSL_CITATION { "citationItems" : [ { "id" : "ITEM-1", "itemData" : { "DOI" : "10.1007/s11692-015-9315-x", "ISBN" : "0071-3260", "ISSN" : "00713260", "abstract" : "Darwin\u2019s concept of sexual selection has been an area of intense research interest for the past half-cen- tury. Research has mainly focused on intersexual selection (selection arising from mate choice), and has particularly focused on the hypothesis that mates are chosen on the basis of \u2018\u2018genetic quality\u2019\u2019 which is \u2018\u2018honestly\u2019\u2019 signaled by sexually dimorphic traits. I discuss these models in the light of evidence that most genetic variation in real populations is either selectively neutral or slightly delete- rious. Since several well-known models have focused on the immune system as a source of heritable variation in fitness, I examine evidence from studies of the vertebrate major histocompatibility complex and its interaction with pathogens. Finally, I discuss alternative hypotheses for the evolution of secondary sexual characteristics that are con- sistent with the prevalence of purifying selection rather than positive selection in most populations. One such model, the random walk model, relies only on the well- attested processes of mutation, purifying selection, and genetic drift, thereby providing an attractive alternative to models that assume ubiquitous positive selection. Keywords", "author" : [ { "dropping-particle" : "", "family" : "Hughes", "given" : "Austin L.", "non-dropping-particle" : "", "parse-names" : false, "suffix" : "" } ], "container-title" : "Evolutionary Biology", "id" : "ITEM-1", "issue" : "3", "issued" : { "date-parts" : [ [ "2015" ] ] }, "page" : "366-378", "publisher" : "Springer US", "title" : "Sexual Selection and Mate Choice: Insights from Neutralist Perspectives", "type" : "article-journal", "volume" : "42" }, "uris" : [ "http://www.mendeley.com/documents/?uuid=7e50bbc8-f2a2-478e-869f-4fc46feb766a" ] }, { "id" : "ITEM-2", "itemData" : { "author" : [ { "dropping-particle" : "", "family" : "Davies", "given" : "Nicholas B", "non-dropping-particle" : "", "parse-names" : false, "suffix" : "" }, { "dropping-particle" : "", "family" : "Krebs", "given" : "John R", "non-dropping-particle" : "", "parse-names" : false, "suffix" : "" }, { "dropping-particle" : "", "family" : "West", "given" : "Stuart A", "non-dropping-particle" : "", "parse-names" : false, "suffix" : "" } ], "edition" : "4", "id" : "ITEM-2", "issued" : { "date-parts" : [ [ "2015" ] ] }, "number-of-pages" : "179-221", "publisher" : "Wiley-Blackwell", "title" : "An Introduction to Behavioural Ecology", "type" : "book" }, "uris" : [ "http://www.mendeley.com/documents/?uuid=cdcafff6-7297-4807-83c3-ac4f18be81f3" ] } ], "mendeley" : { "formattedCitation" : "(Davies &lt;i&gt;et al.&lt;/i&gt;, 2015; Hughes, 2015)", "plainTextFormattedCitation" : "(Davies et al., 2015; Hughes, 2015)", "previouslyFormattedCitation" : "(Davies &lt;i&gt;et al.&lt;/i&gt;, 2015; Hughes, 2015)" }, "properties" : { "noteIndex" : 0 }, "schema" : "https://github.com/citation-style-language/schema/raw/master/csl-citation.json" }</w:instrText>
      </w:r>
      <w:r>
        <w:fldChar w:fldCharType="separate"/>
      </w:r>
      <w:r w:rsidRPr="005B1879">
        <w:rPr>
          <w:noProof/>
        </w:rPr>
        <w:t xml:space="preserve">(Davies </w:t>
      </w:r>
      <w:r w:rsidRPr="005B1879">
        <w:rPr>
          <w:i/>
          <w:noProof/>
        </w:rPr>
        <w:t>et al.</w:t>
      </w:r>
      <w:r w:rsidRPr="005B1879">
        <w:rPr>
          <w:noProof/>
        </w:rPr>
        <w:t>, 2015; Hughes, 2015)</w:t>
      </w:r>
      <w:r>
        <w:fldChar w:fldCharType="end"/>
      </w:r>
      <w:r>
        <w:t>.</w:t>
      </w:r>
    </w:p>
    <w:p w14:paraId="09F5ED12" w14:textId="1BBF4F37" w:rsidR="0080135B" w:rsidRDefault="0080135B" w:rsidP="00B259C4">
      <w:pPr>
        <w:spacing w:after="0"/>
        <w:ind w:firstLine="720"/>
        <w:jc w:val="both"/>
      </w:pPr>
      <w:r>
        <w:t>The second hypothesis of female preference is the general viability or good genes hypothesis</w:t>
      </w:r>
      <w:r w:rsidR="00D50265">
        <w:t>,</w:t>
      </w:r>
      <w:r>
        <w:t xml:space="preserve"> </w:t>
      </w:r>
      <w:r>
        <w:fldChar w:fldCharType="begin" w:fldLock="1"/>
      </w:r>
      <w:r w:rsidR="00F4045E">
        <w:instrText>ADDIN CSL_CITATION { "citationItems" : [ { "id" : "ITEM-1", "itemData" : { "DOI" : "10.1016/0022-5193(77)90061-3", "ISBN" : "0022-5193", "ISSN" : "10958541", "PMID" : "904334", "abstract" : "The handicap principle has been suggested (Zahavi, 1975) as a mechanism which guards against cheating in the communication between mates. The theory has been further extended to include reliability components in com- munication systems in general (Zahavi, in press). The essence of the theory was that the reliability of communication (or advertisement) is increased in relation to the investment in the advertisement. The model of the handicap principle has been disputed by Maynard Smith (1976) and Davis &amp; O\u2019Donald (1976). They claimed on the basis of mathematical models that the handicap principle cannot operate under normal conditions. I believe that in natural populations the need to advertise on the one hand and the need to check the reliability of the advertisement on the other hand result in the evolution of much more sophisticated mechanisms than the simple mathematical models investigated by Maynard Smith and Davis &amp; O\u2019Donald. In the following I shall point to some general considerations which were overlooked in their models. These may be just some of the conditions which allow for the wide- spread use of handicaps in nature (Zahavi, in press).", "author" : [ { "dropping-particle" : "", "family" : "Zahavi", "given" : "Amotz", "non-dropping-particle" : "", "parse-names" : false, "suffix" : "" } ], "container-title" : "Journal of Theoretical Biology", "id" : "ITEM-1", "issue" : "3", "issued" : { "date-parts" : [ [ "1977" ] ] }, "page" : "603-605", "title" : "The cost of honesty. Further Remarks on the Handicap Principle", "type" : "article-journal", "volume" : "67" }, "uris" : [ "http://www.mendeley.com/documents/?uuid=2042b363-038a-4e33-89ac-6e95b9e49724" ] } ], "mendeley" : { "formattedCitation" : "(Zahavi, 1977)", "plainTextFormattedCitation" : "(Zahavi, 1977)", "previouslyFormattedCitation" : "(Zahavi, 1977)" }, "properties" : { "noteIndex" : 0 }, "schema" : "https://github.com/citation-style-language/schema/raw/master/csl-citation.json" }</w:instrText>
      </w:r>
      <w:r>
        <w:fldChar w:fldCharType="separate"/>
      </w:r>
      <w:r w:rsidR="00DB0F8A" w:rsidRPr="00DB0F8A">
        <w:rPr>
          <w:noProof/>
        </w:rPr>
        <w:t>(Zahavi, 1977)</w:t>
      </w:r>
      <w:r>
        <w:fldChar w:fldCharType="end"/>
      </w:r>
      <w:r w:rsidR="00D50265">
        <w:t xml:space="preserve"> which states that f</w:t>
      </w:r>
      <w:r>
        <w:t>lashy ornaments</w:t>
      </w:r>
      <w:r w:rsidR="002C0510">
        <w:t xml:space="preserve"> –</w:t>
      </w:r>
      <w:r>
        <w:t xml:space="preserve"> such as a peacock tail</w:t>
      </w:r>
      <w:r w:rsidR="002C0510">
        <w:t xml:space="preserve"> –</w:t>
      </w:r>
      <w:r>
        <w:t xml:space="preserve"> </w:t>
      </w:r>
      <w:r w:rsidR="002C0510">
        <w:t>constitute</w:t>
      </w:r>
      <w:r>
        <w:t xml:space="preserve"> a handicap</w:t>
      </w:r>
      <w:r w:rsidR="002C0510">
        <w:t xml:space="preserve"> (or honest signal)</w:t>
      </w:r>
      <w:r w:rsidR="00BE26B7">
        <w:t xml:space="preserve"> that compromises an individual’s </w:t>
      </w:r>
      <w:r>
        <w:t>surviv</w:t>
      </w:r>
      <w:r w:rsidR="00BE26B7">
        <w:t>al</w:t>
      </w:r>
      <w:r>
        <w:t xml:space="preserve"> on a daily basis</w:t>
      </w:r>
      <w:r w:rsidR="001136DB">
        <w:t xml:space="preserve"> and therefore</w:t>
      </w:r>
      <w:r>
        <w:t xml:space="preserve"> signal male genetic and phenotypic quality </w:t>
      </w:r>
      <w:r>
        <w:fldChar w:fldCharType="begin" w:fldLock="1"/>
      </w:r>
      <w:r>
        <w:instrText>ADDIN CSL_CITATION { "citationItems" : [ { "id" : "ITEM-1", "itemData" : { "DOI" : "10.1111/eth.12634", "ISSN" : "01791613", "author" : [ { "dropping-particle" : "", "family" : "M\u00f8ller", "given" : "Anders Pape", "non-dropping-particle" : "", "parse-names" : false, "suffix" : "" } ], "container-title" : "Ethology", "id" : "ITEM-1", "issue" : "6-7", "issued" : { "date-parts" : [ [ "2017" ] ] }, "page" : "493-494", "title" : "Amotz Zahavi (1928-2017)", "type" : "article-journal", "volume" : "123" }, "uris" : [ "http://www.mendeley.com/documents/?uuid=5ca8742e-2b7f-4dd0-b1a6-091da86758d3" ] }, { "id" : "ITEM-2", "itemData" : { "DOI" : "10.1016/j.cub.2010.11.053", "ISBN" : "0960-9822", "ISSN" : "09609822", "PMID" : "21256434", "abstract" : "Sexual selection is a concept that has probably been misunderstood and misrepresented more than any other idea in evolutionary biology, confusion that continues to the present day. We are not entirely sure why this is, but sexual politics seems to have played its role, as does a failure to understand what sexual selection is and why it was initially invoked. While in some ways less intuitive than natural selection, sexual selection is conceptually identical to it, and evolution via either mechanism will occur given sufficient genetic variation. Recent claims that sexual selection theory is fundamentally flawed are simply wrong and ignore an enormous body of evidence that provides a bedrock of support for this major mechanism of organic evolution. In fact it is partly due to this solid foundation that current research has largely shifted from documenting whether or not sexual selection occurs, to addressing more complex evolutionary questions.", "author" : [ { "dropping-particle" : "", "family" : "Hosken", "given" : "David J.", "non-dropping-particle" : "", "parse-names" : false, "suffix" : "" }, { "dropping-particle" : "", "family" : "House", "given" : "Clarissa M.", "non-dropping-particle" : "", "parse-names" : false, "suffix" : "" } ], "container-title" : "Current Biology", "id" : "ITEM-2", "issue" : "2", "issued" : { "date-parts" : [ [ "2011" ] ] }, "page" : "R62-R65", "publisher" : "Elsevier", "title" : "Sexual selection", "type" : "article-journal", "volume" : "21" }, "uris" : [ "http://www.mendeley.com/documents/?uuid=2c61b8b1-b7f9-4689-b754-fab9d9d67f27" ] }, { "id" : "ITEM-3", "itemData" : { "DOI" : "10.1016/j.tree.2006.03.015", "ISBN" : "0169-5347", "ISSN" : "01695347", "PMID" : "16769428", "abstract" : "The past two decades have seen extensive growth of sexual selection research. Theoretical and empirical work has clarified many components of pre- and postcopulatory sexual selection, such as aggressive competition, mate choice, sperm utilization and sexual conflict. Genetic mechanisms of mate choice evolution have been less amenable to empirical testing, but molecular genetic analyses can now be used for incisive experimentation. Here, we highlight some of the currently debated areas in pre- and postcopulatory sexual selection. We identify where new techniques can help estimate the relative roles of the various selection mechanisms that might work together in the evolution of mating preferences and attractive traits, and in sperm-egg interactions. \u00a9 2006 Elsevier Ltd. All rights reserved.", "author" : [ { "dropping-particle" : "", "family" : "Andersson", "given" : "Malte", "non-dropping-particle" : "", "parse-names" : false, "suffix" : "" }, { "dropping-particle" : "", "family" : "Simmons", "given" : "Leigh W.", "non-dropping-particle" : "", "parse-names" : false, "suffix" : "" } ], "container-title" : "Trends in Ecology and Evolution", "id" : "ITEM-3", "issue" : "6", "issued" : { "date-parts" : [ [ "2006" ] ] }, "page" : "296-302", "title" : "Sexual selection and mate choice", "type" : "article-journal", "volume" : "21" }, "uris" : [ "http://www.mendeley.com/documents/?uuid=0a0dc8d1-ffc9-44d6-857a-e7d4896c1f2b" ] }, { "id" : "ITEM-4", "itemData" : { "DOI" : "10.1016/0022-5193(77)90061-3", "ISBN" : "0022-5193", "ISSN" : "10958541", "PMID" : "904334", "abstract" : "The handicap principle has been suggested (Zahavi, 1975) as a mechanism which guards against cheating in the communication between mates. The theory has been further extended to include reliability components in com- munication systems in general (Zahavi, in press). The essence of the theory was that the reliability of communication (or advertisement) is increased in relation to the investment in the advertisement. The model of the handicap principle has been disputed by Maynard Smith (1976) and Davis &amp; O\u2019Donald (1976). They claimed on the basis of mathematical models that the handicap principle cannot operate under normal conditions. I believe that in natural populations the need to advertise on the one hand and the need to check the reliability of the advertisement on the other hand result in the evolution of much more sophisticated mechanisms than the simple mathematical models investigated by Maynard Smith and Davis &amp; O\u2019Donald. In the following I shall point to some general considerations which were overlooked in their models. These may be just some of the conditions which allow for the wide- spread use of handicaps in nature (Zahavi, in press).", "author" : [ { "dropping-particle" : "", "family" : "Zahavi", "given" : "Amotz", "non-dropping-particle" : "", "parse-names" : false, "suffix" : "" } ], "container-title" : "Journal of Theoretical Biology", "id" : "ITEM-4", "issue" : "3", "issued" : { "date-parts" : [ [ "1977" ] ] }, "page" : "603-605", "title" : "The cost of honesty. Further Remarks on the Handicap Principle", "type" : "article-journal", "volume" : "67" }, "uris" : [ "http://www.mendeley.com/documents/?uuid=2042b363-038a-4e33-89ac-6e95b9e49724" ] } ], "mendeley" : { "formattedCitation" : "(Zahavi, 1977; Andersson &amp; Simmons, 2006; Hosken &amp; House, 2011; M\u00f8ller, 2017)", "plainTextFormattedCitation" : "(Zahavi, 1977; Andersson &amp; Simmons, 2006; Hosken &amp; House, 2011; M\u00f8ller, 2017)", "previouslyFormattedCitation" : "(Zahavi, 1977; Andersson &amp; Simmons, 2006; Hosken &amp; House, 2011; M\u00f8ller, 2017)" }, "properties" : { "noteIndex" : 0 }, "schema" : "https://github.com/citation-style-language/schema/raw/master/csl-citation.json" }</w:instrText>
      </w:r>
      <w:r>
        <w:fldChar w:fldCharType="separate"/>
      </w:r>
      <w:r w:rsidRPr="008B1778">
        <w:rPr>
          <w:noProof/>
        </w:rPr>
        <w:t xml:space="preserve">(Zahavi, 1977; Andersson &amp; Simmons, 2006; Hosken &amp; House, 2011; </w:t>
      </w:r>
      <w:r w:rsidRPr="008B1778">
        <w:rPr>
          <w:noProof/>
        </w:rPr>
        <w:lastRenderedPageBreak/>
        <w:t>Møller, 2017)</w:t>
      </w:r>
      <w:r>
        <w:fldChar w:fldCharType="end"/>
      </w:r>
      <w:r>
        <w:t xml:space="preserve">. </w:t>
      </w:r>
      <w:r w:rsidRPr="00EF656F">
        <w:t xml:space="preserve">Another </w:t>
      </w:r>
      <w:r w:rsidR="00F3112F">
        <w:t xml:space="preserve">well-known </w:t>
      </w:r>
      <w:r w:rsidRPr="00EF656F">
        <w:t>ornamentation that causes a decrease in survival are bright colours in for example guppies (</w:t>
      </w:r>
      <w:r w:rsidRPr="00EF656F">
        <w:rPr>
          <w:i/>
        </w:rPr>
        <w:t>Poecilia reticulata</w:t>
      </w:r>
      <w:r w:rsidRPr="00EF656F">
        <w:t xml:space="preserve">). This trait makes males incredibly vulnerable for predators </w:t>
      </w:r>
      <w:r w:rsidRPr="00EF656F">
        <w:fldChar w:fldCharType="begin" w:fldLock="1"/>
      </w:r>
      <w:r w:rsidRPr="00EF656F">
        <w:instrText>ADDIN CSL_CITATION { "citationItems" : [ { "id" : "ITEM-1", "itemData" : { "ISBN" : "1026210267", "author" : [ { "dropping-particle" : "", "family" : "Dugatkin", "given" : "Lee Alan", "non-dropping-particle" : "", "parse-names" : false, "suffix" : "" }, { "dropping-particle" : "", "family" : "Godin", "given" : "Jean-Guy J", "non-dropping-particle" : "", "parse-names" : false, "suffix" : "" } ], "container-title" : "Proceedings of the National Academy of Sciences of the United States of America", "id" : "ITEM-1", "issue" : "September", "issued" : { "date-parts" : [ [ "1996" ] ] }, "page" : "10262-10267", "title" : "Female mating preference for bold males in the guppy, Poecilia reticulata", "type" : "article-journal", "volume" : "93" }, "uris" : [ "http://www.mendeley.com/documents/?uuid=2a08378f-08c7-4225-9798-0254757928ec" ] } ], "mendeley" : { "formattedCitation" : "(Dugatkin &amp; Godin, 1996)", "plainTextFormattedCitation" : "(Dugatkin &amp; Godin, 1996)", "previouslyFormattedCitation" : "(Dugatkin &amp; Godin, 1996)" }, "properties" : { "noteIndex" : 0 }, "schema" : "https://github.com/citation-style-language/schema/raw/master/csl-citation.json" }</w:instrText>
      </w:r>
      <w:r w:rsidRPr="00EF656F">
        <w:fldChar w:fldCharType="separate"/>
      </w:r>
      <w:r w:rsidRPr="00EF656F">
        <w:rPr>
          <w:noProof/>
        </w:rPr>
        <w:t>(Dugatkin &amp; Godin, 1996)</w:t>
      </w:r>
      <w:r w:rsidRPr="00EF656F">
        <w:fldChar w:fldCharType="end"/>
      </w:r>
      <w:r w:rsidRPr="00EF656F">
        <w:t>. However, th</w:t>
      </w:r>
      <w:r w:rsidR="00AC1372">
        <w:t>is</w:t>
      </w:r>
      <w:r w:rsidRPr="00EF656F">
        <w:t xml:space="preserve"> bright colouration of males in </w:t>
      </w:r>
      <w:r w:rsidRPr="00EF656F">
        <w:rPr>
          <w:i/>
        </w:rPr>
        <w:t>P. reticulata</w:t>
      </w:r>
      <w:r w:rsidRPr="00EF656F">
        <w:t xml:space="preserve"> </w:t>
      </w:r>
      <w:r w:rsidR="00AC1372">
        <w:t>is</w:t>
      </w:r>
      <w:r w:rsidRPr="00EF656F">
        <w:t xml:space="preserve"> positively correlated with bold behaviour. Thus by demonstrating their colours, males show off their high viability to females</w:t>
      </w:r>
      <w:r w:rsidR="0001039A" w:rsidRPr="00EF656F">
        <w:t>, which is heritable.</w:t>
      </w:r>
      <w:r w:rsidRPr="00EF656F">
        <w:t xml:space="preserve"> </w:t>
      </w:r>
      <w:r w:rsidRPr="00EF656F">
        <w:fldChar w:fldCharType="begin" w:fldLock="1"/>
      </w:r>
      <w:r w:rsidRPr="00EF656F">
        <w:instrText>ADDIN CSL_CITATION { "citationItems" : [ { "id" : "ITEM-1", "itemData" : { "ISBN" : "1026210267", "author" : [ { "dropping-particle" : "", "family" : "Dugatkin", "given" : "Lee Alan", "non-dropping-particle" : "", "parse-names" : false, "suffix" : "" }, { "dropping-particle" : "", "family" : "Godin", "given" : "Jean-Guy J", "non-dropping-particle" : "", "parse-names" : false, "suffix" : "" } ], "container-title" : "Proceedings of the National Academy of Sciences of the United States of America", "id" : "ITEM-1", "issue" : "September", "issued" : { "date-parts" : [ [ "1996" ] ] }, "page" : "10262-10267", "title" : "Female mating preference for bold males in the guppy, Poecilia reticulata", "type" : "article-journal", "volume" : "93" }, "uris" : [ "http://www.mendeley.com/documents/?uuid=2a08378f-08c7-4225-9798-0254757928ec" ] }, { "id" : "ITEM-2", "itemData" : { "DOI" : "10.2307/2409890", "ISBN" : "0014-3820", "ISSN" : "00143820", "PMID" : "28563835", "abstract" : "We use a general additive quantitative genetic model to study the evolution of costly female mate choice by the \" handicap\" principle. Two necessary conditions must be satisfied for costly preference to evolve . The conditions are (i) biased mutation pressure on viability ... \\n", "author" : [ { "dropping-particle" : "", "family" : "Iwasa", "given" : "Yoh", "non-dropping-particle" : "", "parse-names" : false, "suffix" : "" }, { "dropping-particle" : "", "family" : "Pomiankowski", "given" : "Andrew", "non-dropping-particle" : "", "parse-names" : false, "suffix" : "" }, { "dropping-particle" : "", "family" : "Nee", "given" : "Sean", "non-dropping-particle" : "", "parse-names" : false, "suffix" : "" } ], "container-title" : "Evolution", "id" : "ITEM-2", "issue" : "6", "issued" : { "date-parts" : [ [ "1991" ] ] }, "page" : "1431", "title" : "The Evolution of Costly Mate Preferences II. The 'Handicap' Principle", "type" : "article-journal", "volume" : "45" }, "uris" : [ "http://www.mendeley.com/documents/?uuid=4663eeca-604f-424e-bd3d-c39596fc4748" ] } ], "mendeley" : { "formattedCitation" : "(Iwasa &lt;i&gt;et al.&lt;/i&gt;, 1991; Dugatkin &amp; Godin, 1996)", "plainTextFormattedCitation" : "(Iwasa et al., 1991; Dugatkin &amp; Godin, 1996)", "previouslyFormattedCitation" : "(Iwasa &lt;i&gt;et al.&lt;/i&gt;, 1991; Dugatkin &amp; Godin, 1996)" }, "properties" : { "noteIndex" : 0 }, "schema" : "https://github.com/citation-style-language/schema/raw/master/csl-citation.json" }</w:instrText>
      </w:r>
      <w:r w:rsidRPr="00EF656F">
        <w:fldChar w:fldCharType="separate"/>
      </w:r>
      <w:r w:rsidRPr="00EF656F">
        <w:rPr>
          <w:noProof/>
        </w:rPr>
        <w:t xml:space="preserve">(Iwasa </w:t>
      </w:r>
      <w:r w:rsidRPr="00EF656F">
        <w:rPr>
          <w:i/>
          <w:noProof/>
        </w:rPr>
        <w:t>et al.</w:t>
      </w:r>
      <w:r w:rsidRPr="00EF656F">
        <w:rPr>
          <w:noProof/>
        </w:rPr>
        <w:t>, 1991; Dugatkin &amp; Godin, 1996)</w:t>
      </w:r>
      <w:r w:rsidRPr="00EF656F">
        <w:fldChar w:fldCharType="end"/>
      </w:r>
      <w:r w:rsidRPr="00EF656F">
        <w:t xml:space="preserve">. </w:t>
      </w:r>
      <w:r>
        <w:t xml:space="preserve">The handicap principle is seen as a honest signalling principle because weaker individuals are not able to carry the costly traits </w:t>
      </w:r>
      <w:r w:rsidR="005444EC">
        <w:t xml:space="preserve">just </w:t>
      </w:r>
      <w:r>
        <w:t xml:space="preserve">as </w:t>
      </w:r>
      <w:r w:rsidR="005444EC">
        <w:t>well</w:t>
      </w:r>
      <w:r>
        <w:t xml:space="preserve"> as a stronger individual </w:t>
      </w:r>
      <w:r>
        <w:fldChar w:fldCharType="begin" w:fldLock="1"/>
      </w:r>
      <w:r>
        <w:instrText>ADDIN CSL_CITATION { "citationItems" : [ { "id" : "ITEM-1", "itemData" : { "DOI" : "10.1111/eth.12634", "ISSN" : "01791613", "author" : [ { "dropping-particle" : "", "family" : "M\u00f8ller", "given" : "Anders Pape", "non-dropping-particle" : "", "parse-names" : false, "suffix" : "" } ], "container-title" : "Ethology", "id" : "ITEM-1", "issue" : "6-7", "issued" : { "date-parts" : [ [ "2017" ] ] }, "page" : "493-494", "title" : "Amotz Zahavi (1928-2017)", "type" : "article-journal", "volume" : "123" }, "uris" : [ "http://www.mendeley.com/documents/?uuid=5ca8742e-2b7f-4dd0-b1a6-091da86758d3" ] }, { "id" : "ITEM-2", "itemData" : { "DOI" : "10.2307/2409890", "ISBN" : "0014-3820", "ISSN" : "00143820", "PMID" : "28563835", "abstract" : "We use a general additive quantitative genetic model to study the evolution of costly female mate choice by the \" handicap\" principle. Two necessary conditions must be satisfied for costly preference to evolve . The conditions are (i) biased mutation pressure on viability ... \\n", "author" : [ { "dropping-particle" : "", "family" : "Iwasa", "given" : "Yoh", "non-dropping-particle" : "", "parse-names" : false, "suffix" : "" }, { "dropping-particle" : "", "family" : "Pomiankowski", "given" : "Andrew", "non-dropping-particle" : "", "parse-names" : false, "suffix" : "" }, { "dropping-particle" : "", "family" : "Nee", "given" : "Sean", "non-dropping-particle" : "", "parse-names" : false, "suffix" : "" } ], "container-title" : "Evolution", "id" : "ITEM-2", "issue" : "6", "issued" : { "date-parts" : [ [ "1991" ] ] }, "page" : "1431", "title" : "The Evolution of Costly Mate Preferences II. The 'Handicap' Principle", "type" : "article-journal", "volume" : "45" }, "uris" : [ "http://www.mendeley.com/documents/?uuid=4663eeca-604f-424e-bd3d-c39596fc4748" ] }, { "id" : "ITEM-3", "itemData" : { "DOI" : "10.1016/j.anbehav.2018.01.005", "ISSN" : "00033472", "author" : [ { "dropping-particle" : "", "family" : "Sz\u00e1mad\u00f3", "given" : "Szabolcs", "non-dropping-particle" : "", "parse-names" : false, "suffix" : "" }, { "dropping-particle" : "", "family" : "Penn", "given" : "Dustin J.", "non-dropping-particle" : "", "parse-names" : false, "suffix" : "" } ], "container-title" : "Animal Behaviour", "id" : "ITEM-3", "issued" : { "date-parts" : [ [ "2018" ] ] }, "page" : "e7-e10", "title" : "Does the handicap principle explain the evolution of dimorphic ornaments?", "type" : "article-journal", "volume" : "138" }, "uris" : [ "http://www.mendeley.com/documents/?uuid=308583cb-adb4-4595-ae52-7adb819f9ac9" ] } ], "mendeley" : { "formattedCitation" : "(Iwasa &lt;i&gt;et al.&lt;/i&gt;, 1991; M\u00f8ller, 2017; Sz\u00e1mad\u00f3 &amp; Penn, 2018)", "plainTextFormattedCitation" : "(Iwasa et al., 1991; M\u00f8ller, 2017; Sz\u00e1mad\u00f3 &amp; Penn, 2018)", "previouslyFormattedCitation" : "(Iwasa &lt;i&gt;et al.&lt;/i&gt;, 1991; M\u00f8ller, 2017; Sz\u00e1mad\u00f3 &amp; Penn, 2018)" }, "properties" : { "noteIndex" : 0 }, "schema" : "https://github.com/citation-style-language/schema/raw/master/csl-citation.json" }</w:instrText>
      </w:r>
      <w:r>
        <w:fldChar w:fldCharType="separate"/>
      </w:r>
      <w:r w:rsidRPr="00560BDE">
        <w:rPr>
          <w:noProof/>
        </w:rPr>
        <w:t xml:space="preserve">(Iwasa </w:t>
      </w:r>
      <w:r w:rsidRPr="00560BDE">
        <w:rPr>
          <w:i/>
          <w:noProof/>
        </w:rPr>
        <w:t>et al.</w:t>
      </w:r>
      <w:r w:rsidRPr="00560BDE">
        <w:rPr>
          <w:noProof/>
        </w:rPr>
        <w:t>, 1991; Møller, 2017; Számadó &amp; Penn, 2018)</w:t>
      </w:r>
      <w:r>
        <w:fldChar w:fldCharType="end"/>
      </w:r>
      <w:r>
        <w:t xml:space="preserve">. </w:t>
      </w:r>
    </w:p>
    <w:p w14:paraId="73C68582" w14:textId="77777777" w:rsidR="0080135B" w:rsidRDefault="0080135B" w:rsidP="00B259C4">
      <w:pPr>
        <w:spacing w:after="0"/>
        <w:jc w:val="both"/>
      </w:pPr>
    </w:p>
    <w:p w14:paraId="01946C19" w14:textId="3FF235C4" w:rsidR="00BD74C7" w:rsidRPr="00626031" w:rsidRDefault="00DE5BFF" w:rsidP="00B259C4">
      <w:pPr>
        <w:pStyle w:val="Heading2"/>
        <w:spacing w:before="0"/>
        <w:jc w:val="both"/>
        <w:rPr>
          <w:sz w:val="28"/>
        </w:rPr>
      </w:pPr>
      <w:r>
        <w:rPr>
          <w:sz w:val="28"/>
        </w:rPr>
        <w:t xml:space="preserve">Evidence for (dis)assortative mating by </w:t>
      </w:r>
      <w:r w:rsidR="00C61462">
        <w:rPr>
          <w:sz w:val="28"/>
        </w:rPr>
        <w:t>personality</w:t>
      </w:r>
    </w:p>
    <w:p w14:paraId="437AF615" w14:textId="2C5F170C" w:rsidR="00BD74C7" w:rsidRDefault="00BD74C7" w:rsidP="00B259C4">
      <w:pPr>
        <w:spacing w:after="0"/>
        <w:jc w:val="both"/>
      </w:pPr>
      <w:r>
        <w:t xml:space="preserve">We are familiar with humans having differences in their personalities, but now it is known that animals often differ consistently in their behaviour as well. These individual differences, strategies or tactics form an evolutionary outcome to compete with others for resources </w:t>
      </w:r>
      <w:r>
        <w:fldChar w:fldCharType="begin" w:fldLock="1"/>
      </w:r>
      <w:r>
        <w:instrText>ADDIN CSL_CITATION { "citationItems" : [ { "id" : "ITEM-1", "itemData" : { "author" : [ { "dropping-particle" : "", "family" : "Davies", "given" : "Nicholas B", "non-dropping-particle" : "", "parse-names" : false, "suffix" : "" }, { "dropping-particle" : "", "family" : "Krebs", "given" : "John R", "non-dropping-particle" : "", "parse-names" : false, "suffix" : "" }, { "dropping-particle" : "", "family" : "West", "given" : "Stuart A", "non-dropping-particle" : "", "parse-names" : false, "suffix" : "" } ], "edition" : "4", "id" : "ITEM-1", "issued" : { "date-parts" : [ [ "2015" ] ] }, "number-of-pages" : "179-221", "publisher" : "Wiley-Blackwell", "title" : "An Introduction to Behavioural Ecology", "type" : "book" }, "uris" : [ "http://www.mendeley.com/documents/?uuid=cdcafff6-7297-4807-83c3-ac4f18be81f3" ] } ], "mendeley" : { "formattedCitation" : "(Davies &lt;i&gt;et al.&lt;/i&gt;, 2015)", "plainTextFormattedCitation" : "(Davies et al., 2015)", "previouslyFormattedCitation" : "(Davies &lt;i&gt;et al.&lt;/i&gt;, 2015)" }, "properties" : { "noteIndex" : 0 }, "schema" : "https://github.com/citation-style-language/schema/raw/master/csl-citation.json" }</w:instrText>
      </w:r>
      <w:r>
        <w:fldChar w:fldCharType="separate"/>
      </w:r>
      <w:r w:rsidRPr="00AE7953">
        <w:rPr>
          <w:noProof/>
        </w:rPr>
        <w:t xml:space="preserve">(Davies </w:t>
      </w:r>
      <w:r w:rsidRPr="00AE7953">
        <w:rPr>
          <w:i/>
          <w:noProof/>
        </w:rPr>
        <w:t>et al.</w:t>
      </w:r>
      <w:r w:rsidRPr="00AE7953">
        <w:rPr>
          <w:noProof/>
        </w:rPr>
        <w:t>, 2015)</w:t>
      </w:r>
      <w:r>
        <w:fldChar w:fldCharType="end"/>
      </w:r>
      <w:r>
        <w:t xml:space="preserve">. Behaviour is a phenotypic aspect that is often considered to have the highest plasticity </w:t>
      </w:r>
      <w:r>
        <w:fldChar w:fldCharType="begin" w:fldLock="1"/>
      </w:r>
      <w:r>
        <w:instrText>ADDIN CSL_CITATION { "citationItems" : [ { "id" : "ITEM-1", "itemData" : { "DOI" : "10.1098/rspb.2008.0025", "ISBN" : "0962-8452", "ISSN" : "0962-8452", "PMID" : "18331983", "abstract" : "Many phenotypic traits show plasticity but behaviour is often considered the 'most plastic' aspect of phenotype as it is likely to show the quickest response to temporal changes in conditions or 'situation'. However, it has also been noted that constraints on sensory acuity, cognitive structure and physiological capacities place limits on behavioural plasticity. Such limits to plasticity may generate consistent differences in behaviour between individuals from the same population. It has recently been suggested that these consistent differences in individual behaviour may be adaptive and the term 'animal personalities' has been used to describe them. In many cases, however, a degree of both behavioural plasticity and relative consistency is probable. To understand the possible functions of animal personalities, it is necessary to determine the relative strength of each tendency and this may be achieved by comparison of statistical effect sizes for tests of difference and concordance. Here, we describe a new statistical framework for making such comparisons and investigate cross-situational plasticity and consistency in the duration of startle responses in the European hermit crab Pagurus bernhardus, in the field and the laboratory. The effect sizes of tests for behavioural consistency were greater than for tests of behavioural plasticity, indicating for the first time the presence of animal personalities in a crustacean model.", "author" : [ { "dropping-particle" : "", "family" : "Briffa", "given" : "M.", "non-dropping-particle" : "", "parse-names" : false, "suffix" : "" }, { "dropping-particle" : "", "family" : "Rundle", "given" : "S. D", "non-dropping-particle" : "", "parse-names" : false, "suffix" : "" }, { "dropping-particle" : "", "family" : "Fryer", "given" : "A.", "non-dropping-particle" : "", "parse-names" : false, "suffix" : "" } ], "container-title" : "Proceedings of the Royal Society B: Biological Sciences", "id" : "ITEM-1", "issue" : "1640", "issued" : { "date-parts" : [ [ "2008" ] ] }, "page" : "1305-1311", "title" : "Comparing the strength of behavioural plasticity and consistency across situations: animal personalities in the hermit crab Pagurus bernhardus", "type" : "article-journal", "volume" : "275" }, "uris" : [ "http://www.mendeley.com/documents/?uuid=05595b34-7f34-4386-bc84-8b73e24cdf3a" ] } ], "mendeley" : { "formattedCitation" : "(Briffa &lt;i&gt;et al.&lt;/i&gt;, 2008)", "plainTextFormattedCitation" : "(Briffa et al., 2008)", "previouslyFormattedCitation" : "(Briffa &lt;i&gt;et al.&lt;/i&gt;, 2008)" }, "properties" : { "noteIndex" : 0 }, "schema" : "https://github.com/citation-style-language/schema/raw/master/csl-citation.json" }</w:instrText>
      </w:r>
      <w:r>
        <w:fldChar w:fldCharType="separate"/>
      </w:r>
      <w:r w:rsidRPr="00C15D08">
        <w:rPr>
          <w:noProof/>
        </w:rPr>
        <w:t xml:space="preserve">(Briffa </w:t>
      </w:r>
      <w:r w:rsidRPr="00C15D08">
        <w:rPr>
          <w:i/>
          <w:noProof/>
        </w:rPr>
        <w:t>et al.</w:t>
      </w:r>
      <w:r w:rsidRPr="00C15D08">
        <w:rPr>
          <w:noProof/>
        </w:rPr>
        <w:t>, 2008)</w:t>
      </w:r>
      <w:r>
        <w:fldChar w:fldCharType="end"/>
      </w:r>
      <w:r>
        <w:t xml:space="preserve">. However, </w:t>
      </w:r>
      <w:r w:rsidR="007D5B39">
        <w:t xml:space="preserve">it is now established that </w:t>
      </w:r>
      <w:r>
        <w:t>individual</w:t>
      </w:r>
      <w:r w:rsidR="007D5B39">
        <w:t xml:space="preserve">s are not illimitably </w:t>
      </w:r>
      <w:r w:rsidR="002045AE">
        <w:t>behaviourally plastic and that personality has</w:t>
      </w:r>
      <w:r>
        <w:t xml:space="preserve"> the genetic basi</w:t>
      </w:r>
      <w:r w:rsidR="002045AE">
        <w:t>s</w:t>
      </w:r>
      <w:r>
        <w:t xml:space="preserve">. The heritability of personality gives them the potential to evolve under sexual- and natural selection, resulting in consistent differences in behaviour between individuals from the same population </w:t>
      </w:r>
      <w:r>
        <w:fldChar w:fldCharType="begin" w:fldLock="1"/>
      </w:r>
      <w:r>
        <w:instrText>ADDIN CSL_CITATION { "citationItems" : [ { "id" : "ITEM-1", "itemData" : { "DOI" : "10.1098/rspb.2008.0025", "ISBN" : "0962-8452", "ISSN" : "0962-8452", "PMID" : "18331983", "abstract" : "Many phenotypic traits show plasticity but behaviour is often considered the 'most plastic' aspect of phenotype as it is likely to show the quickest response to temporal changes in conditions or 'situation'. However, it has also been noted that constraints on sensory acuity, cognitive structure and physiological capacities place limits on behavioural plasticity. Such limits to plasticity may generate consistent differences in behaviour between individuals from the same population. It has recently been suggested that these consistent differences in individual behaviour may be adaptive and the term 'animal personalities' has been used to describe them. In many cases, however, a degree of both behavioural plasticity and relative consistency is probable. To understand the possible functions of animal personalities, it is necessary to determine the relative strength of each tendency and this may be achieved by comparison of statistical effect sizes for tests of difference and concordance. Here, we describe a new statistical framework for making such comparisons and investigate cross-situational plasticity and consistency in the duration of startle responses in the European hermit crab Pagurus bernhardus, in the field and the laboratory. The effect sizes of tests for behavioural consistency were greater than for tests of behavioural plasticity, indicating for the first time the presence of animal personalities in a crustacean model.", "author" : [ { "dropping-particle" : "", "family" : "Briffa", "given" : "M.", "non-dropping-particle" : "", "parse-names" : false, "suffix" : "" }, { "dropping-particle" : "", "family" : "Rundle", "given" : "S. D", "non-dropping-particle" : "", "parse-names" : false, "suffix" : "" }, { "dropping-particle" : "", "family" : "Fryer", "given" : "A.", "non-dropping-particle" : "", "parse-names" : false, "suffix" : "" } ], "container-title" : "Proceedings of the Royal Society B: Biological Sciences", "id" : "ITEM-1", "issue" : "1640", "issued" : { "date-parts" : [ [ "2008" ] ] }, "page" : "1305-1311", "title" : "Comparing the strength of behavioural plasticity and consistency across situations: animal personalities in the hermit crab Pagurus bernhardus", "type" : "article-journal", "volume" : "275" }, "uris" : [ "http://www.mendeley.com/documents/?uuid=05595b34-7f34-4386-bc84-8b73e24cdf3a" ] } ], "mendeley" : { "formattedCitation" : "(Briffa &lt;i&gt;et al.&lt;/i&gt;, 2008)", "plainTextFormattedCitation" : "(Briffa et al., 2008)", "previouslyFormattedCitation" : "(Briffa &lt;i&gt;et al.&lt;/i&gt;, 2008)" }, "properties" : { "noteIndex" : 0 }, "schema" : "https://github.com/citation-style-language/schema/raw/master/csl-citation.json" }</w:instrText>
      </w:r>
      <w:r>
        <w:fldChar w:fldCharType="separate"/>
      </w:r>
      <w:r w:rsidRPr="00593C5E">
        <w:rPr>
          <w:noProof/>
        </w:rPr>
        <w:t xml:space="preserve">(Briffa </w:t>
      </w:r>
      <w:r w:rsidRPr="00593C5E">
        <w:rPr>
          <w:i/>
          <w:noProof/>
        </w:rPr>
        <w:t>et al.</w:t>
      </w:r>
      <w:r w:rsidRPr="00593C5E">
        <w:rPr>
          <w:noProof/>
        </w:rPr>
        <w:t>, 2008)</w:t>
      </w:r>
      <w:r>
        <w:fldChar w:fldCharType="end"/>
      </w:r>
      <w:r>
        <w:t xml:space="preserve">. </w:t>
      </w:r>
    </w:p>
    <w:p w14:paraId="1E6185B7" w14:textId="77777777" w:rsidR="00BD74C7" w:rsidRDefault="00BD74C7" w:rsidP="00B259C4">
      <w:pPr>
        <w:spacing w:after="0"/>
        <w:jc w:val="both"/>
        <w:rPr>
          <w:color w:val="FF0000"/>
        </w:rPr>
      </w:pPr>
    </w:p>
    <w:p w14:paraId="1E537A1A" w14:textId="32887DBF" w:rsidR="00BD74C7" w:rsidRDefault="00BD74C7" w:rsidP="00B259C4">
      <w:pPr>
        <w:spacing w:after="0"/>
        <w:ind w:firstLine="720"/>
        <w:jc w:val="both"/>
      </w:pPr>
      <w:r>
        <w:t xml:space="preserve">The most common behavioural axes of animal personality or behavioural syndromes are shyness-boldness, activity, sociability, exploration-avoidance and aggressiveness </w:t>
      </w:r>
      <w:r>
        <w:fldChar w:fldCharType="begin" w:fldLock="1"/>
      </w:r>
      <w:r>
        <w:instrText>ADDIN CSL_CITATION { "citationItems" : [ { "id" : "ITEM-1", "itemData" : { "DOI" : "10.1093/beheco/arv030", "ISBN" : "0340-5443", "ISSN" : "14657279", "PMID" : "2427", "abstract" : "In recent years, considerable research interest in behavioral ecology has focused on characterizing and understanding individual differences in behavior that are consistent over time and across contexts, termed animal \"personalities,\" and correlations between various behaviors across contexts, termed behavioral syndromes. Although there is some evidence that differences in personality among individuals within populations can be genetically based and adaptive, when and how individual personality differences emerge in a population is not well understood, but of considerable general interest. Here, using juveniles of the convict cichlid (Amatitlania siquia) as a model system, we investigated in the laboratory whether individuals consistently differ in their personalities and whether behavioral syndromes are apparent at an early developmental stage and, if so, whether distinct personality traits are heritable. Under standardized laboratory conditions and using sibling analysis, we quantified interindividual differences in their boldness behavior under potential predation threat and their exploratory activity in a novel environment, 2 ecologically important behaviors, as our focal personality traits and estimated their respective repeatability and heritability. We report for the first time consistent (repeatable) and heritable individual differences in boldness and exploratory behaviors, and a boldness-exploration behavioral syndrome, in young convict cichlids. Bolder fish were more exploratory than relatively timid ones. These results provide novel evidence for the emergence in early life history of consistent individual differences in personality traits and behavioral syndromes in this species and suggest that genetic variation for boldness and exploratory behaviors, and thus potential for selection on these traits, exists in our study population.", "author" : [ { "dropping-particle" : "", "family" : "Mazu\u00e9", "given" : "Geoffrey P.F.", "non-dropping-particle" : "", "parse-names" : false, "suffix" : "" }, { "dropping-particle" : "", "family" : "Dechaume-Moncharmont", "given" : "Francois Xavier", "non-dropping-particle" : "", "parse-names" : false, "suffix" : "" }, { "dropping-particle" : "", "family" : "Godin", "given" : "Jean Guy J.", "non-dropping-particle" : "", "parse-names" : false, "suffix" : "" } ], "container-title" : "Behavioral Ecology", "id" : "ITEM-1", "issue" : "3", "issued" : { "date-parts" : [ [ "2015" ] ] }, "page" : "900-908", "title" : "Boldness-exploration behavioral syndrome: Interfamily variability and repeatability of personality traits in the young of the convict cichlid (Amatitlania siquia)", "type" : "article-journal", "volume" : "26" }, "uris" : [ "http://www.mendeley.com/documents/?uuid=47a1e95e-f1f5-4e13-af80-9c0c65aa16be" ] }, { "id" : "ITEM-2", "itemData" : { "DOI" : "10.1007/s00265-018-2493-7", "ISSN" : "03405443", "abstract" : "Abstract Animal personality and behavioral syndromes can have profound effects on individual fitness. Consequently, there is growing recognition that knowledge of these phenomena may assist with animal conservation. Here we review evidence for personality and behavioral syndromes in amphibians (the most threatened vertebrate class), critique experimental approaches, and explore whether knowledge in this domain might assist with endangered species management. Despite being a neglected field (research has spanned just 24 species), there is emerging evidence that frogs, toads, salamanders, and newts show personality and behavioral syndromes along three behavioral axes: boldness, exploration, and activity. Among vertebrates, amphibians are unique in having a biphasic lifecycle defined by metamorphosis and obvious transformations in morphology, physiology, and habitat use, characteristics that enable detailed examination of behav- ioral changes across life stages and ecological contexts. Accordingly, recent work has started to make important contri- butions to our understanding of the development and proximate causes of personality and behavioral syndromes, with some emerging evidence for ontogenetic stability, genetic control, and state-dependent personality. To date, however, no study has considered the conservation implications of personality for amphibians. Drawing on a conceptual framework and empirical literature for all vertebrates, we argue that there is considerable potential for knowledge of animal personality to improve amphibian conservation programs. We propose a novel paradigm to improve (i) the mating and reproductive success of captive animals by ensuring that breeding pairs are behaviorally compatible and (ii) the post-reintroduction survival and reproductive potential of animals by facilitating the selection of optimal behavioral types for release.", "author" : [ { "dropping-particle" : "", "family" : "Kelleher", "given" : "Shannon R.", "non-dropping-particle" : "", "parse-names" : false, "suffix" : "" }, { "dropping-particle" : "", "family" : "Silla", "given" : "Aimee J.", "non-dropping-particle" : "", "parse-names" : false, "suffix" : "" }, { "dropping-particle" : "", "family" : "Byrne", "given" : "Phillip G.", "non-dropping-particle" : "", "parse-names" : false, "suffix" : "" } ], "container-title" : "Behavioral Ecology and Sociobiology", "id" : "ITEM-2", "issue" : "5", "issued" : { "date-parts" : [ [ "2018" ] ] }, "publisher" : "Behavioral Ecology and Sociobiology", "title" : "Animal\u00a0personality and behavioral syndromes in amphibians: a review of the evidence, experimental approaches, and implications for conservation", "type" : "article-journal", "volume" : "72" }, "uris" : [ "http://www.mendeley.com/documents/?uuid=def75971-091a-47df-8977-84a806162ecd" ] }, { "id" : "ITEM-3", "itemData" : { "DOI" : "10.1093/beheco/arv079", "ISBN" : "1045-2249", "ISSN" : "14657279", "abstract" : "Males in various species adjust their mate choice to sperm competition risk and intensity arising when females potentially mate with several competing males. If males use social information and copy other males\u2019 choices, this leads to an increased likelihood of sperm competition for both, the copying and the copied male. In livebearing fishes (Poeciliidae), males appear to avoid the risk of being copied by temporarily moving away from preferred females and approaching nonpreferred ones (\u201caudience effect\u201d), thereby exploit- ing the rival\u2019s propensity to copy. Responding to rival presence with an audience effect bears the risk of losing the initially preferred female, which may swim away, but may help to reduce sperm competition intensity. Males may rate this risk\u2013benefit ratio differentially depending on their personality, for example, more risk-taking (bolder) males might be more likely to respond to an audience. Using Atlantic mollies (Poecilia mexicana) as our study organism, we characterized focal and audience males along the boldness\u2013activity behavioral axis. As overall competition levels are known to affect male mate choice, we subjected half of the males to a low competi- tion (single-male housing) and the other half to a high-competition treatment (group housing) before they were tested in binary mate choice tests. Only males from the high competition treatment responded to rival presence with an audience effect. In congruence with our prediction, bolder males within this cohort showed a stronger audience effect. Our study exemplifies that (depending on the social context) bolder, not shyer, individuals can be more responsive to their social environment. Key", "author" : [ { "dropping-particle" : "", "family" : "Bierbach", "given" : "David", "non-dropping-particle" : "", "parse-names" : false, "suffix" : "" }, { "dropping-particle" : "", "family" : "Sommer-Trembo", "given" : "Carolin", "non-dropping-particle" : "", "parse-names" : false, "suffix" : "" }, { "dropping-particle" : "", "family" : "Hanisch", "given" : "Janina", "non-dropping-particle" : "", "parse-names" : false, "suffix" : "" }, { "dropping-particle" : "", "family" : "Wolf", "given" : "Max", "non-dropping-particle" : "", "parse-names" : false, "suffix" : "" }, { "dropping-particle" : "", "family" : "Plath", "given" : "Martin", "non-dropping-particle" : "", "parse-names" : false, "suffix" : "" } ], "container-title" : "Behavioral Ecology", "id" : "ITEM-3", "issue" : "5", "issued" : { "date-parts" : [ [ "2015" ] ] }, "page" : "1314-1325", "title" : "Personality affects mate choice: Bolder males show stronger audience effects under high competition", "type" : "article-journal", "volume" : "26" }, "uris" : [ "http://www.mendeley.com/documents/?uuid=be139f85-d614-499e-b3de-6f03f5ab024c" ] } ], "mendeley" : { "formattedCitation" : "(Bierbach &lt;i&gt;et al.&lt;/i&gt;, 2015; Mazu\u00e9 &lt;i&gt;et al.&lt;/i&gt;, 2015; Kelleher &lt;i&gt;et al.&lt;/i&gt;, 2018)", "plainTextFormattedCitation" : "(Bierbach et al., 2015; Mazu\u00e9 et al., 2015; Kelleher et al., 2018)", "previouslyFormattedCitation" : "(Bierbach &lt;i&gt;et al.&lt;/i&gt;, 2015; Mazu\u00e9 &lt;i&gt;et al.&lt;/i&gt;, 2015; Kelleher &lt;i&gt;et al.&lt;/i&gt;, 2018)" }, "properties" : { "noteIndex" : 0 }, "schema" : "https://github.com/citation-style-language/schema/raw/master/csl-citation.json" }</w:instrText>
      </w:r>
      <w:r>
        <w:fldChar w:fldCharType="separate"/>
      </w:r>
      <w:r w:rsidRPr="00610C5D">
        <w:rPr>
          <w:noProof/>
        </w:rPr>
        <w:t xml:space="preserve">(Bierbach </w:t>
      </w:r>
      <w:r w:rsidRPr="00610C5D">
        <w:rPr>
          <w:i/>
          <w:noProof/>
        </w:rPr>
        <w:t>et al.</w:t>
      </w:r>
      <w:r w:rsidRPr="00610C5D">
        <w:rPr>
          <w:noProof/>
        </w:rPr>
        <w:t xml:space="preserve">, 2015; Mazué </w:t>
      </w:r>
      <w:r w:rsidRPr="00610C5D">
        <w:rPr>
          <w:i/>
          <w:noProof/>
        </w:rPr>
        <w:t>et al.</w:t>
      </w:r>
      <w:r w:rsidRPr="00610C5D">
        <w:rPr>
          <w:noProof/>
        </w:rPr>
        <w:t xml:space="preserve">, 2015; Kelleher </w:t>
      </w:r>
      <w:r w:rsidRPr="00610C5D">
        <w:rPr>
          <w:i/>
          <w:noProof/>
        </w:rPr>
        <w:t>et al.</w:t>
      </w:r>
      <w:r w:rsidRPr="00610C5D">
        <w:rPr>
          <w:noProof/>
        </w:rPr>
        <w:t>, 2018)</w:t>
      </w:r>
      <w:r>
        <w:fldChar w:fldCharType="end"/>
      </w:r>
      <w:r w:rsidR="00960C3C">
        <w:t xml:space="preserve">, which </w:t>
      </w:r>
      <w:r>
        <w:t xml:space="preserve">could have an enormous influence on mating patterns (e.g. assortative and disassortative mating). </w:t>
      </w:r>
      <w:r w:rsidR="00960C3C" w:rsidRPr="00960C3C">
        <w:t>There are s</w:t>
      </w:r>
      <w:r w:rsidR="00061933" w:rsidRPr="00960C3C">
        <w:t xml:space="preserve">ome individuals </w:t>
      </w:r>
      <w:r w:rsidR="00EA07A9">
        <w:t>that</w:t>
      </w:r>
      <w:r w:rsidR="00960C3C" w:rsidRPr="00960C3C">
        <w:t xml:space="preserve"> </w:t>
      </w:r>
      <w:r w:rsidR="00061933" w:rsidRPr="00960C3C">
        <w:t xml:space="preserve">prefer to mate with </w:t>
      </w:r>
      <w:r w:rsidR="00960C3C" w:rsidRPr="00960C3C">
        <w:t xml:space="preserve">an individual with </w:t>
      </w:r>
      <w:r w:rsidR="00061933" w:rsidRPr="00960C3C">
        <w:t xml:space="preserve">opposite personality traits. This happens when disassortative mating increases genetic diversity, which is favourable at that time </w:t>
      </w:r>
      <w:r w:rsidR="00061933" w:rsidRPr="00960C3C">
        <w:fldChar w:fldCharType="begin" w:fldLock="1"/>
      </w:r>
      <w:r w:rsidR="00061933" w:rsidRPr="00960C3C">
        <w:instrText>ADDIN CSL_CITATION { "citationItems" : [ { "id" : "ITEM-1", "itemData" : { "DOI" : "10.1016/j.tree.2014.04.008", "ISBN" : "0169-5347", "ISSN" : "01695347", "PMID" : "24837793", "abstract" : "Although interest in the ecological and evolutionary implications of animal personality continues to grow, the role that personality plays in speciation has received only modest attention. Here we explore links between personality and speciation, and offer a framework for addressing some of this field's most interesting questions. \u00a9 2014 Elsevier Ltd.", "author" : [ { "dropping-particle" : "", "family" : "Ingley", "given" : "Spencer J.", "non-dropping-particle" : "", "parse-names" : false, "suffix" : "" }, { "dropping-particle" : "", "family" : "Johnson", "given" : "Jerald B.", "non-dropping-particle" : "", "parse-names" : false, "suffix" : "" } ], "container-title" : "Trends in Ecology and Evolution", "id" : "ITEM-1", "issue" : "7", "issued" : { "date-parts" : [ [ "2014" ] ] }, "page" : "369-371", "publisher" : "Elsevier Ltd", "title" : "Animal personality as a driver of reproductive isolation", "type" : "article-journal", "volume" : "29" }, "uris" : [ "http://www.mendeley.com/documents/?uuid=06ebbc90-ee10-43af-9432-a474613db3fa" ] }, { "id" : "ITEM-2", "itemData" : { "DOI" : "10.1111/j.1469-185X.2009.00101.x", "ISBN" : "1469-185X", "ISSN" : "14647931", "PMID" : "19922534", "abstract" : "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 "author" : [ { "dropping-particle" : "", "family" : "Schuett", "given" : "Wiebke", "non-dropping-particle" : "", "parse-names" : false, "suffix" : "" }, { "dropping-particle" : "", "family" : "Tregenza", "given" : "Tom", "non-dropping-particle" : "", "parse-names" : false, "suffix" : "" }, { "dropping-particle" : "", "family" : "Dall", "given" : "Sasha R. X.", "non-dropping-particle" : "", "parse-names" : false, "suffix" : "" } ], "container-title" : "Biological Reviews", "id" : "ITEM-2", "issue" : "2", "issued" : { "date-parts" : [ [ "2010" ] ] }, "page" : "217-246", "title" : "Sexual selection and animal personality", "type" : "article-journal", "volume" : "85" }, "uris" : [ "http://www.mendeley.com/documents/?uuid=1760edaa-34e6-4d31-8b67-1137423f5199" ] } ], "mendeley" : { "formattedCitation" : "(Schuett &lt;i&gt;et al.&lt;/i&gt;, 2010; Ingley &amp; Johnson, 2014)", "plainTextFormattedCitation" : "(Schuett et al., 2010; Ingley &amp; Johnson, 2014)", "previouslyFormattedCitation" : "(Schuett &lt;i&gt;et al.&lt;/i&gt;, 2010; Ingley &amp; Johnson, 2014)" }, "properties" : { "noteIndex" : 0 }, "schema" : "https://github.com/citation-style-language/schema/raw/master/csl-citation.json" }</w:instrText>
      </w:r>
      <w:r w:rsidR="00061933" w:rsidRPr="00960C3C">
        <w:fldChar w:fldCharType="separate"/>
      </w:r>
      <w:r w:rsidR="00061933" w:rsidRPr="00960C3C">
        <w:rPr>
          <w:noProof/>
        </w:rPr>
        <w:t xml:space="preserve">(Schuett </w:t>
      </w:r>
      <w:r w:rsidR="00061933" w:rsidRPr="00960C3C">
        <w:rPr>
          <w:i/>
          <w:noProof/>
        </w:rPr>
        <w:t>et al.</w:t>
      </w:r>
      <w:r w:rsidR="00061933" w:rsidRPr="00960C3C">
        <w:rPr>
          <w:noProof/>
        </w:rPr>
        <w:t>, 2010; Ingley &amp; Johnson, 2014)</w:t>
      </w:r>
      <w:r w:rsidR="00061933" w:rsidRPr="00960C3C">
        <w:fldChar w:fldCharType="end"/>
      </w:r>
      <w:r w:rsidR="00061933" w:rsidRPr="00960C3C">
        <w:t>.</w:t>
      </w:r>
      <w:r w:rsidR="00061933">
        <w:t xml:space="preserve"> </w:t>
      </w:r>
      <w:r w:rsidR="00960C3C">
        <w:t>However, m</w:t>
      </w:r>
      <w:r w:rsidR="009D4F8A">
        <w:t xml:space="preserve">y review of the literature reveals that </w:t>
      </w:r>
      <w:r w:rsidR="005B6BA6">
        <w:t xml:space="preserve">most </w:t>
      </w:r>
      <w:r w:rsidR="00183C68">
        <w:t>studies found</w:t>
      </w:r>
      <w:r w:rsidR="005B6BA6">
        <w:t xml:space="preserve"> </w:t>
      </w:r>
      <w:r w:rsidR="002F5FAF" w:rsidRPr="00960C3C">
        <w:rPr>
          <w:b/>
        </w:rPr>
        <w:t>assortative mating</w:t>
      </w:r>
      <w:r w:rsidR="00DE7869">
        <w:t xml:space="preserve"> by personality (</w:t>
      </w:r>
      <w:r w:rsidR="00FD3D49">
        <w:t>T</w:t>
      </w:r>
      <w:r w:rsidR="00DE7869">
        <w:t>able 1</w:t>
      </w:r>
      <w:r w:rsidR="00281484">
        <w:t xml:space="preserve"> and </w:t>
      </w:r>
      <w:r w:rsidR="00FD3D49">
        <w:t>F</w:t>
      </w:r>
      <w:r w:rsidR="00281484">
        <w:t>ig. 1</w:t>
      </w:r>
      <w:r w:rsidR="00DE7869">
        <w:t>)</w:t>
      </w:r>
      <w:r w:rsidR="002F5FAF">
        <w:t xml:space="preserve">. </w:t>
      </w:r>
      <w:r w:rsidR="00DE7869">
        <w:t xml:space="preserve">It is argued that assortative mating may be adaptive because </w:t>
      </w:r>
      <w:r w:rsidR="007C3D0C">
        <w:t xml:space="preserve">matching personalities could </w:t>
      </w:r>
      <w:r w:rsidRPr="0099003F">
        <w:t>promote efficient cooperation between the individuals</w:t>
      </w:r>
      <w:r w:rsidR="007C3D0C">
        <w:t xml:space="preserve"> and lead</w:t>
      </w:r>
      <w:r w:rsidR="00EB4AFE">
        <w:t xml:space="preserve"> to</w:t>
      </w:r>
      <w:r w:rsidRPr="0099003F">
        <w:t xml:space="preserve"> higher reproductive success </w:t>
      </w:r>
      <w:r w:rsidRPr="0099003F">
        <w:fldChar w:fldCharType="begin" w:fldLock="1"/>
      </w:r>
      <w:r w:rsidRPr="0099003F">
        <w:instrText>ADDIN CSL_CITATION { "citationItems" : [ { "id" : "ITEM-1", "itemData" : { "DOI" : "10.1371/journal.pone.0002647", "ISBN" : "1932-6203", "ISSN" : "19326203", "PMID" : "18612388", "abstract" : "Individual differences in social behaviour may have consequences for mate choice and sexual signalling, because partners should develop preferences for personalities that maximize reproductive output. Here we propose that behavioural traits involved in sexual advertisement may serve as good indicators of personality, which is fundamental for sexual selection to operate on temperament. Bird song has a prominent and well-established role in sexual selection, and it displays considerable variation among individuals with a potentially strong personality component. Therefore, we predicted that features of song would correlate with estimates of personality.", "author" : [ { "dropping-particle" : "", "family" : "Garamszegi", "given" : "L\u00e1szl\u00f3 Zsolt", "non-dropping-particle" : "", "parse-names" : false, "suffix" : "" }, { "dropping-particle" : "", "family" : "Eens", "given" : "Marcel", "non-dropping-particle" : "", "parse-names" : false, "suffix" : "" }, { "dropping-particle" : "", "family" : "T\u00f6r\u00f6k", "given" : "J\u00e1nos", "non-dropping-particle" : "", "parse-names" : false, "suffix" : "" } ], "container-title" : "PLoS ONE", "id" : "ITEM-1", "issue" : "7", "issued" : { "date-parts" : [ [ "2008" ] ] }, "title" : "Birds reveal their personality when singing", "type" : "article-journal", "volume" : "3" }, "uris" : [ "http://www.mendeley.com/documents/?uuid=a704f860-74f5-458e-b1d5-1a93399078d7" ] }, { "id" : "ITEM-2", "itemData" : { "DOI" : "10.1016/j.tree.2014.04.008", "ISBN" : "0169-5347", "ISSN" : "01695347", "PMID" : "24837793", "abstract" : "Although interest in the ecological and evolutionary implications of animal personality continues to grow, the role that personality plays in speciation has received only modest attention. Here we explore links between personality and speciation, and offer a framework for addressing some of this field's most interesting questions. \u00a9 2014 Elsevier Ltd.", "author" : [ { "dropping-particle" : "", "family" : "Ingley", "given" : "Spencer J.", "non-dropping-particle" : "", "parse-names" : false, "suffix" : "" }, { "dropping-particle" : "", "family" : "Johnson", "given" : "Jerald B.", "non-dropping-particle" : "", "parse-names" : false, "suffix" : "" } ], "container-title" : "Trends in Ecology and Evolution", "id" : "ITEM-2", "issue" : "7", "issued" : { "date-parts" : [ [ "2014" ] ] }, "page" : "369-371", "publisher" : "Elsevier Ltd", "title" : "Animal personality as a driver of reproductive isolation", "type" : "article-journal", "volume" : "29" }, "uris" : [ "http://www.mendeley.com/documents/?uuid=06ebbc90-ee10-43af-9432-a474613db3fa" ] } ], "mendeley" : { "formattedCitation" : "(Garamszegi &lt;i&gt;et al.&lt;/i&gt;, 2008; Ingley &amp; Johnson, 2014)", "plainTextFormattedCitation" : "(Garamszegi et al., 2008; Ingley &amp; Johnson, 2014)", "previouslyFormattedCitation" : "(Garamszegi &lt;i&gt;et al.&lt;/i&gt;, 2008; Ingley &amp; Johnson, 2014)" }, "properties" : { "noteIndex" : 0 }, "schema" : "https://github.com/citation-style-language/schema/raw/master/csl-citation.json" }</w:instrText>
      </w:r>
      <w:r w:rsidRPr="0099003F">
        <w:fldChar w:fldCharType="separate"/>
      </w:r>
      <w:r w:rsidRPr="0099003F">
        <w:rPr>
          <w:noProof/>
        </w:rPr>
        <w:t xml:space="preserve">(Garamszegi </w:t>
      </w:r>
      <w:r w:rsidRPr="0099003F">
        <w:rPr>
          <w:i/>
          <w:noProof/>
        </w:rPr>
        <w:t>et al.</w:t>
      </w:r>
      <w:r w:rsidRPr="0099003F">
        <w:rPr>
          <w:noProof/>
        </w:rPr>
        <w:t>, 2008; Ingley &amp; Johnson, 2014)</w:t>
      </w:r>
      <w:r w:rsidRPr="0099003F">
        <w:fldChar w:fldCharType="end"/>
      </w:r>
      <w:r w:rsidRPr="0099003F">
        <w:t>.</w:t>
      </w:r>
      <w:r w:rsidRPr="00D05E32">
        <w:rPr>
          <w:color w:val="FF0000"/>
        </w:rPr>
        <w:t xml:space="preserve"> </w:t>
      </w:r>
      <w:r w:rsidR="00CA26FC" w:rsidRPr="00A80F71">
        <w:t xml:space="preserve">Because assortative mating can result in higher reproductive success, </w:t>
      </w:r>
      <w:r w:rsidR="005527B0" w:rsidRPr="00A80F71">
        <w:t xml:space="preserve">the personality </w:t>
      </w:r>
      <w:r w:rsidR="00EB4AFE">
        <w:t>trait that is often being studie</w:t>
      </w:r>
      <w:r w:rsidR="00F557AD">
        <w:t>d</w:t>
      </w:r>
      <w:r w:rsidR="00EB4AFE">
        <w:t xml:space="preserve"> is ba</w:t>
      </w:r>
      <w:r w:rsidR="005527B0" w:rsidRPr="00A80F71">
        <w:t xml:space="preserve">sed on parental care </w:t>
      </w:r>
      <w:r w:rsidR="005527B0" w:rsidRPr="00A80F71">
        <w:fldChar w:fldCharType="begin" w:fldLock="1"/>
      </w:r>
      <w:r w:rsidR="00FD684B">
        <w:instrText>ADDIN CSL_CITATION { "citationItems" : [ { "id" : "ITEM-1", "itemData" : { "DOI" : "10.1098/rspb.2002.2235", "ISBN" : "0962-8452", "ISSN" : "14712970", "PMID" : "12769467", "abstract" : "We review the current status of three well-established models (direct benefits, indirect benefits and sensory drive) and one newcomer (antagonistic chase-away) of the evolution of mate choice and the biases that are expressed during choice. We highlight the differences and commonalities in the underlying genetics and evolutionary dynamics of these models. We then argue that progress in understanding the evolution of mate choice is currently hampered by spurious distinctions among models and a misguided tendency to test the processes underlying each model as mutually exclusive alternatives. Finally, we suggest potentially fruitful directions for future theoretical and empirical research.", "author" : [ { "dropping-particle" : "", "family" : "Kokko", "given" : "Hanna", "non-dropping-particle" : "", "parse-names" : false, "suffix" : "" }, { "dropping-particle" : "", "family" : "Brooks", "given" : "Robert", "non-dropping-particle" : "", "parse-names" : false, "suffix" : "" }, { "dropping-particle" : "", "family" : "Jennions", "given" : "Michael D.", "non-dropping-particle" : "", "parse-names" : false, "suffix" : "" }, { "dropping-particle" : "", "family" : "Morley", "given" : "Josephine", "non-dropping-particle" : "", "parse-names" : false, "suffix" : "" } ], "container-title" : "Proceedings of the Royal Society B: Biological Sciences", "id" : "ITEM-1", "issue" : "1515", "issued" : { "date-parts" : [ [ "2003" ] ] }, "page" : "653-664", "title" : "The evolution of mate choice and mating biases", "type" : "article-journal", "volume" : "270" }, "uris" : [ "http://www.mendeley.com/documents/?uuid=ae84dc8e-173d-4300-bf87-d4d39e2e253a" ] }, { "id" : "ITEM-2", "itemData" : { "DOI" : "10.1093/beheco/arw104", "ISBN" : "1045-2249", "ISSN" : "1045-2249", "abstract" : "In many animal taxa, behavior varies both among individuals (animal \u201cpersonalities\u201d) and within individuals (\u201cplasticity\u201d). Personality and plasticity may co-vary if individuals differ in responsiveness to changes in their environment (\u201cI \u00d7 E\u201d interaction). The nature and fitness implications of individual differences in behavioral plasticity in the wild are poorly understood. In territorial animals, fitness depends fundamentally on resource-defense behavior\u2014their response to various threats from conspecific competitors. Such systems thus offer an ideal opportunity to investigate individual differences in behavioral plasticity. We used male superb fairy-wrens (Malurus cyaneus) to test for individual differences in the intensity and plasticity of territorial defense behavior. Using captive assays, we identified behavioral types on the basis of fast versus slow exploration of a novel environment (the \u201cproactive\u2013reactive\u201d axis of behavior). Then we simulated territorial intrusions in the wild, using playback of experimentally manipulated songs that differed in trill length in a pair-wise design. Although previous work suggests that proactive individuals are more aggressive and less responsive than reactive individuals, we found no support for these differences in the context of territorial defense in the wild. Fast explorers (proactive) and slow explorers (reactive) responded equally aggressively to a simulated territorial intrusion overall. Furthermore, although fast explorers responded equally strongly to the two different playback stimuli, there was little evidence that slow explorers differentiated between the two stimuli, and this \u201cI \u00d7 E\u201d interaction was not statistically significant. Further work is needed to determine the prevalence in the wild of personality-related differences in behavioral plasticity.", "author" : [ { "dropping-particle" : "", "family" : "Hall", "given" : "Michelle L.", "non-dropping-particle" : "", "parse-names" : false, "suffix" : "" }, { "dropping-particle" : "", "family" : "Parson", "given" : "Thari", "non-dropping-particle" : "", "parse-names" : false, "suffix" : "" }, { "dropping-particle" : "", "family" : "Riebel", "given" : "Katharina", "non-dropping-particle" : "", "parse-names" : false, "suffix" : "" }, { "dropping-particle" : "", "family" : "Mulder", "given" : "Raoul A.", "non-dropping-particle" : "", "parse-names" : false, "suffix" : "" } ], "container-title" : "Behavioral Ecology", "id" : "ITEM-2", "issue" : "1", "issued" : { "date-parts" : [ [ "2017" ] ] }, "page" : "138-144", "title" : "Personality, plasticity, and resource defense", "type" : "article-journal", "volume" : "28" }, "uris" : [ "http://www.mendeley.com/documents/?uuid=50c4c312-bcb5-4a5a-9ff8-e4958918a927" ] }, { "id" : "ITEM-3", "itemData" : { "DOI" : "10.1371/journal.pone.0002647", "ISBN" : "1932-6203", "ISSN" : "19326203", "PMID" : "18612388", "abstract" : "Individual differences in social behaviour may have consequences for mate choice and sexual signalling, because partners should develop preferences for personalities that maximize reproductive output. Here we propose that behavioural traits involved in sexual advertisement may serve as good indicators of personality, which is fundamental for sexual selection to operate on temperament. Bird song has a prominent and well-established role in sexual selection, and it displays considerable variation among individuals with a potentially strong personality component. Therefore, we predicted that features of song would correlate with estimates of personality.", "author" : [ { "dropping-particle" : "", "family" : "Garamszegi", "given" : "L\u00e1szl\u00f3 Zsolt", "non-dropping-particle" : "", "parse-names" : false, "suffix" : "" }, { "dropping-particle" : "", "family" : "Eens", "given" : "Marcel", "non-dropping-particle" : "", "parse-names" : false, "suffix" : "" }, { "dropping-particle" : "", "family" : "T\u00f6r\u00f6k", "given" : "J\u00e1nos", "non-dropping-particle" : "", "parse-names" : false, "suffix" : "" } ], "container-title" : "PLoS ONE", "id" : "ITEM-3", "issue" : "7", "issued" : { "date-parts" : [ [ "2008" ] ] }, "title" : "Birds reveal their personality when singing", "type" : "article-journal", "volume" : "3" }, "uris" : [ "http://www.mendeley.com/documents/?uuid=a704f860-74f5-458e-b1d5-1a93399078d7" ] } ], "mendeley" : { "formattedCitation" : "(Kokko &lt;i&gt;et al.&lt;/i&gt;, 2003; Garamszegi &lt;i&gt;et al.&lt;/i&gt;, 2008; Hall &lt;i&gt;et al.&lt;/i&gt;, 2017)", "plainTextFormattedCitation" : "(Kokko et al., 2003; Garamszegi et al., 2008; Hall et al., 2017)", "previouslyFormattedCitation" : "(Kokko &lt;i&gt;et al.&lt;/i&gt;, 2003; Garamszegi &lt;i&gt;et al.&lt;/i&gt;, 2008; Hall &lt;i&gt;et al.&lt;/i&gt;, 2017)" }, "properties" : { "noteIndex" : 0 }, "schema" : "https://github.com/citation-style-language/schema/raw/master/csl-citation.json" }</w:instrText>
      </w:r>
      <w:r w:rsidR="005527B0" w:rsidRPr="00A80F71">
        <w:fldChar w:fldCharType="separate"/>
      </w:r>
      <w:r w:rsidR="00302E58" w:rsidRPr="00A80F71">
        <w:rPr>
          <w:noProof/>
        </w:rPr>
        <w:t xml:space="preserve">(Kokko </w:t>
      </w:r>
      <w:r w:rsidR="00302E58" w:rsidRPr="00A80F71">
        <w:rPr>
          <w:i/>
          <w:noProof/>
        </w:rPr>
        <w:t>et al.</w:t>
      </w:r>
      <w:r w:rsidR="00302E58" w:rsidRPr="00A80F71">
        <w:rPr>
          <w:noProof/>
        </w:rPr>
        <w:t xml:space="preserve">, 2003; Garamszegi </w:t>
      </w:r>
      <w:r w:rsidR="00302E58" w:rsidRPr="00A80F71">
        <w:rPr>
          <w:i/>
          <w:noProof/>
        </w:rPr>
        <w:t>et al.</w:t>
      </w:r>
      <w:r w:rsidR="00302E58" w:rsidRPr="00A80F71">
        <w:rPr>
          <w:noProof/>
        </w:rPr>
        <w:t xml:space="preserve">, 2008; Hall </w:t>
      </w:r>
      <w:r w:rsidR="00302E58" w:rsidRPr="00A80F71">
        <w:rPr>
          <w:i/>
          <w:noProof/>
        </w:rPr>
        <w:t>et al.</w:t>
      </w:r>
      <w:r w:rsidR="00302E58" w:rsidRPr="00A80F71">
        <w:rPr>
          <w:noProof/>
        </w:rPr>
        <w:t>, 2017)</w:t>
      </w:r>
      <w:r w:rsidR="005527B0" w:rsidRPr="00A80F71">
        <w:fldChar w:fldCharType="end"/>
      </w:r>
      <w:r w:rsidR="00302E58" w:rsidRPr="00A80F71">
        <w:t>.</w:t>
      </w:r>
      <w:r w:rsidR="00302E58">
        <w:rPr>
          <w:color w:val="FF0000"/>
        </w:rPr>
        <w:t xml:space="preserve"> </w:t>
      </w:r>
    </w:p>
    <w:p w14:paraId="57312944" w14:textId="2967CDC9" w:rsidR="003571F1" w:rsidRDefault="00BD74C7" w:rsidP="00B259C4">
      <w:pPr>
        <w:spacing w:after="0"/>
        <w:jc w:val="both"/>
      </w:pPr>
      <w:r w:rsidRPr="000E7789">
        <w:t xml:space="preserve">Being choosy over finding a mate allows females to discover males which are genetically compatible with them, either by assortative (more genetic similarity) or disassortative (heterozygote advantages) mating </w:t>
      </w:r>
      <w:r w:rsidRPr="000E7789">
        <w:fldChar w:fldCharType="begin" w:fldLock="1"/>
      </w:r>
      <w:r w:rsidRPr="000E7789">
        <w:instrText>ADDIN CSL_CITATION { "citationItems" : [ { "id" : "ITEM-1", "itemData" : { "DOI" : "10.1111/j.1469-185X.2009.00101.x", "ISBN" : "1469-185X", "ISSN" : "14647931", "PMID" : "19922534", "abstract" : "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 "author" : [ { "dropping-particle" : "", "family" : "Schuett", "given" : "Wiebke", "non-dropping-particle" : "", "parse-names" : false, "suffix" : "" }, { "dropping-particle" : "", "family" : "Tregenza", "given" : "Tom", "non-dropping-particle" : "", "parse-names" : false, "suffix" : "" }, { "dropping-particle" : "", "family" : "Dall", "given" : "Sasha R. X.", "non-dropping-particle" : "", "parse-names" : false, "suffix" : "" } ], "container-title" : "Biological Reviews", "id" : "ITEM-1", "issue" : "2", "issued" : { "date-parts" : [ [ "2010" ] ] }, "page" : "217-246", "title" : "Sexual selection and animal personality", "type" : "article-journal", "volume" : "85" }, "uris" : [ "http://www.mendeley.com/documents/?uuid=1760edaa-34e6-4d31-8b67-1137423f5199" ] } ], "mendeley" : { "formattedCitation" : "(Schuett &lt;i&gt;et al.&lt;/i&gt;, 2010)", "plainTextFormattedCitation" : "(Schuett et al., 2010)", "previouslyFormattedCitation" : "(Schuett &lt;i&gt;et al.&lt;/i&gt;, 2010)" }, "properties" : { "noteIndex" : 0 }, "schema" : "https://github.com/citation-style-language/schema/raw/master/csl-citation.json" }</w:instrText>
      </w:r>
      <w:r w:rsidRPr="000E7789">
        <w:fldChar w:fldCharType="separate"/>
      </w:r>
      <w:r w:rsidRPr="000E7789">
        <w:rPr>
          <w:noProof/>
        </w:rPr>
        <w:t xml:space="preserve">(Schuett </w:t>
      </w:r>
      <w:r w:rsidRPr="000E7789">
        <w:rPr>
          <w:i/>
          <w:noProof/>
        </w:rPr>
        <w:t>et al.</w:t>
      </w:r>
      <w:r w:rsidRPr="000E7789">
        <w:rPr>
          <w:noProof/>
        </w:rPr>
        <w:t>, 2010)</w:t>
      </w:r>
      <w:r w:rsidRPr="000E7789">
        <w:fldChar w:fldCharType="end"/>
      </w:r>
      <w:r w:rsidRPr="000E7789">
        <w:t xml:space="preserve">. </w:t>
      </w:r>
      <w:r w:rsidR="00465E46" w:rsidRPr="008F3181">
        <w:t xml:space="preserve">Because of the close relatedness between animal personality and fitness, choosing a mate has to be done with care </w:t>
      </w:r>
      <w:r w:rsidR="00465E46" w:rsidRPr="008F3181">
        <w:fldChar w:fldCharType="begin" w:fldLock="1"/>
      </w:r>
      <w:r w:rsidR="00465E46" w:rsidRPr="008F3181">
        <w:instrText>ADDIN CSL_CITATION { "citationItems" : [ { "id" : "ITEM-1", "itemData" : { "DOI" : "10.1007/s10164-018-0541-4", "ISBN" : "0123456789", "ISSN" : "02890771", "abstract" : "Personality is defined as consistency in individual differences in organismal behavior across time or context, a phenomenon of interest within behavioral and evolutionary ecology. Empirical data have revealed an ever-increasing number and diversity of taxa that display these phenotypic patterns in both wild and captive settings. Moreover, these behavioral traits are frequently linked to wild behavior, life history strategies, and measures of individual fitness. Understanding personality is of particular importance for some animals, such as large carnivores, which may express maladaptive behavior that can lead to conflict with humans. To date, few studies of personality exist on large carnivores and none have investigated the presence of personality in black bears (Ursus americanus). Through focal animal sampling, and open field, novel object, and startle object tests, we investigate the potential for personality in captive black bear cubs. Results indicate the presence of personality, with consistency in behavior across five metrics for the bold-shy axis, and eight sampling events measuring responses for the activity axis. Information presented here reveals the presence of personality in black bear cubs, and may provide a framework for future investigations into relationships of personality with ecology and life history.", "author" : [ { "dropping-particle" : "", "family" : "Myers", "given" : "Patrick J.", "non-dropping-particle" : "", "parse-names" : false, "suffix" : "" }, { "dropping-particle" : "", "family" : "Young", "given" : "Julie K.", "non-dropping-particle" : "", "parse-names" : false, "suffix" : "" } ], "container-title" : "Journal of Ethology", "id" : "ITEM-1", "issue" : "2", "issued" : { "date-parts" : [ [ "2018" ] ] }, "page" : "117-124", "publisher" : "Springer Japan", "title" : "Consistent individual behavior: evidence of personality in black bears", "type" : "article-journal", "volume" : "36" }, "uris" : [ "http://www.mendeley.com/documents/?uuid=de5b715d-4ecd-436a-843a-34000bd3ded7" ] } ], "mendeley" : { "formattedCitation" : "(Myers &amp; Young, 2018)", "plainTextFormattedCitation" : "(Myers &amp; Young, 2018)", "previouslyFormattedCitation" : "(Myers &amp; Young, 2018)" }, "properties" : { "noteIndex" : 0 }, "schema" : "https://github.com/citation-style-language/schema/raw/master/csl-citation.json" }</w:instrText>
      </w:r>
      <w:r w:rsidR="00465E46" w:rsidRPr="008F3181">
        <w:fldChar w:fldCharType="separate"/>
      </w:r>
      <w:r w:rsidR="00465E46" w:rsidRPr="008F3181">
        <w:rPr>
          <w:noProof/>
        </w:rPr>
        <w:t>(Myers &amp; Young, 2018)</w:t>
      </w:r>
      <w:r w:rsidR="00465E46" w:rsidRPr="008F3181">
        <w:fldChar w:fldCharType="end"/>
      </w:r>
      <w:r w:rsidR="00465E46" w:rsidRPr="008F3181">
        <w:t xml:space="preserve">. </w:t>
      </w:r>
      <w:r w:rsidR="004B779D">
        <w:t xml:space="preserve">This </w:t>
      </w:r>
      <w:r w:rsidR="00D57E15">
        <w:t xml:space="preserve">gave interest in investigating whether females have preference for similar male behavioural traits. </w:t>
      </w:r>
      <w:r w:rsidR="008245DB">
        <w:t xml:space="preserve">The five </w:t>
      </w:r>
      <w:r w:rsidR="007201E4">
        <w:t xml:space="preserve">aforementioned behavioural syndromes </w:t>
      </w:r>
      <w:r w:rsidR="005A0958">
        <w:t xml:space="preserve">have been shown to be </w:t>
      </w:r>
      <w:r>
        <w:t>often correlated to each other and</w:t>
      </w:r>
      <w:r w:rsidR="00902282">
        <w:t xml:space="preserve"> they</w:t>
      </w:r>
      <w:r w:rsidR="005A0958">
        <w:t xml:space="preserve"> </w:t>
      </w:r>
      <w:r>
        <w:t xml:space="preserve">influence an individual’s fitness </w:t>
      </w:r>
      <w:r>
        <w:fldChar w:fldCharType="begin" w:fldLock="1"/>
      </w:r>
      <w:r>
        <w:instrText>ADDIN CSL_CITATION { "citationItems" : [ { "id" : "ITEM-1", "itemData" : { "DOI" : "10.1007/s00265-018-2493-7", "ISSN" : "03405443", "abstract" : "Abstract Animal personality and behavioral syndromes can have profound effects on individual fitness. Consequently, there is growing recognition that knowledge of these phenomena may assist with animal conservation. Here we review evidence for personality and behavioral syndromes in amphibians (the most threatened vertebrate class), critique experimental approaches, and explore whether knowledge in this domain might assist with endangered species management. Despite being a neglected field (research has spanned just 24 species), there is emerging evidence that frogs, toads, salamanders, and newts show personality and behavioral syndromes along three behavioral axes: boldness, exploration, and activity. Among vertebrates, amphibians are unique in having a biphasic lifecycle defined by metamorphosis and obvious transformations in morphology, physiology, and habitat use, characteristics that enable detailed examination of behav- ioral changes across life stages and ecological contexts. Accordingly, recent work has started to make important contri- butions to our understanding of the development and proximate causes of personality and behavioral syndromes, with some emerging evidence for ontogenetic stability, genetic control, and state-dependent personality. To date, however, no study has considered the conservation implications of personality for amphibians. Drawing on a conceptual framework and empirical literature for all vertebrates, we argue that there is considerable potential for knowledge of animal personality to improve amphibian conservation programs. We propose a novel paradigm to improve (i) the mating and reproductive success of captive animals by ensuring that breeding pairs are behaviorally compatible and (ii) the post-reintroduction survival and reproductive potential of animals by facilitating the selection of optimal behavioral types for release.", "author" : [ { "dropping-particle" : "", "family" : "Kelleher", "given" : "Shannon R.", "non-dropping-particle" : "", "parse-names" : false, "suffix" : "" }, { "dropping-particle" : "", "family" : "Silla", "given" : "Aimee J.", "non-dropping-particle" : "", "parse-names" : false, "suffix" : "" }, { "dropping-particle" : "", "family" : "Byrne", "given" : "Phillip G.", "non-dropping-particle" : "", "parse-names" : false, "suffix" : "" } ], "container-title" : "Behavioral Ecology and Sociobiology", "id" : "ITEM-1", "issue" : "5", "issued" : { "date-parts" : [ [ "2018" ] ] }, "publisher" : "Behavioral Ecology and Sociobiology", "title" : "Animal\u00a0personality and behavioral syndromes in amphibians: a review of the evidence, experimental approaches, and implications for conservation", "type" : "article-journal", "volume" : "72" }, "uris" : [ "http://www.mendeley.com/documents/?uuid=def75971-091a-47df-8977-84a806162ecd" ] } ], "mendeley" : { "formattedCitation" : "(Kelleher &lt;i&gt;et al.&lt;/i&gt;, 2018)", "plainTextFormattedCitation" : "(Kelleher et al., 2018)", "previouslyFormattedCitation" : "(Kelleher &lt;i&gt;et al.&lt;/i&gt;, 2018)" }, "properties" : { "noteIndex" : 0 }, "schema" : "https://github.com/citation-style-language/schema/raw/master/csl-citation.json" }</w:instrText>
      </w:r>
      <w:r>
        <w:fldChar w:fldCharType="separate"/>
      </w:r>
      <w:r w:rsidRPr="00582410">
        <w:rPr>
          <w:noProof/>
        </w:rPr>
        <w:t xml:space="preserve">(Kelleher </w:t>
      </w:r>
      <w:r w:rsidRPr="00582410">
        <w:rPr>
          <w:i/>
          <w:noProof/>
        </w:rPr>
        <w:t>et al.</w:t>
      </w:r>
      <w:r w:rsidRPr="00582410">
        <w:rPr>
          <w:noProof/>
        </w:rPr>
        <w:t>, 2018)</w:t>
      </w:r>
      <w:r>
        <w:fldChar w:fldCharType="end"/>
      </w:r>
      <w:r>
        <w:t xml:space="preserve">. </w:t>
      </w:r>
      <w:r w:rsidR="006F57FD">
        <w:t>Therefore, t</w:t>
      </w:r>
      <w:r>
        <w:t>hese traits can signal male reproductive and parental quality to females. For example the female fighting fish (</w:t>
      </w:r>
      <w:r w:rsidRPr="004F16AF">
        <w:rPr>
          <w:i/>
        </w:rPr>
        <w:t xml:space="preserve">Betta </w:t>
      </w:r>
      <w:proofErr w:type="spellStart"/>
      <w:r w:rsidRPr="004F16AF">
        <w:rPr>
          <w:i/>
        </w:rPr>
        <w:t>splendens</w:t>
      </w:r>
      <w:proofErr w:type="spellEnd"/>
      <w:r>
        <w:t xml:space="preserve">) prefers males that are both aggressive and bold, because this is positively correlated with a better territory and offspring defence </w:t>
      </w:r>
      <w:r>
        <w:fldChar w:fldCharType="begin" w:fldLock="1"/>
      </w:r>
      <w:r>
        <w:instrText>ADDIN CSL_CITATION { "citationItems" : [ { "id" : "ITEM-1", "itemData" : { "DOI" : "10.1007/s00265-018-2493-7", "ISSN" : "03405443", "abstract" : "Abstract Animal personality and behavioral syndromes can have profound effects on individual fitness. Consequently, there is growing recognition that knowledge of these phenomena may assist with animal conservation. Here we review evidence for personality and behavioral syndromes in amphibians (the most threatened vertebrate class), critique experimental approaches, and explore whether knowledge in this domain might assist with endangered species management. Despite being a neglected field (research has spanned just 24 species), there is emerging evidence that frogs, toads, salamanders, and newts show personality and behavioral syndromes along three behavioral axes: boldness, exploration, and activity. Among vertebrates, amphibians are unique in having a biphasic lifecycle defined by metamorphosis and obvious transformations in morphology, physiology, and habitat use, characteristics that enable detailed examination of behav- ioral changes across life stages and ecological contexts. Accordingly, recent work has started to make important contri- butions to our understanding of the development and proximate causes of personality and behavioral syndromes, with some emerging evidence for ontogenetic stability, genetic control, and state-dependent personality. To date, however, no study has considered the conservation implications of personality for amphibians. Drawing on a conceptual framework and empirical literature for all vertebrates, we argue that there is considerable potential for knowledge of animal personality to improve amphibian conservation programs. We propose a novel paradigm to improve (i) the mating and reproductive success of captive animals by ensuring that breeding pairs are behaviorally compatible and (ii) the post-reintroduction survival and reproductive potential of animals by facilitating the selection of optimal behavioral types for release.", "author" : [ { "dropping-particle" : "", "family" : "Kelleher", "given" : "Shannon R.", "non-dropping-particle" : "", "parse-names" : false, "suffix" : "" }, { "dropping-particle" : "", "family" : "Silla", "given" : "Aimee J.", "non-dropping-particle" : "", "parse-names" : false, "suffix" : "" }, { "dropping-particle" : "", "family" : "Byrne", "given" : "Phillip G.", "non-dropping-particle" : "", "parse-names" : false, "suffix" : "" } ], "container-title" : "Behavioral Ecology and Sociobiology", "id" : "ITEM-1", "issue" : "5", "issued" : { "date-parts" : [ [ "2018" ] ] }, "publisher" : "Behavioral Ecology and Sociobiology", "title" : "Animal\u00a0personality and behavioral syndromes in amphibians: a review of the evidence, experimental approaches, and implications for conservation", "type" : "article-journal", "volume" : "72" }, "uris" : [ "http://www.mendeley.com/documents/?uuid=def75971-091a-47df-8977-84a806162ecd" ] } ], "mendeley" : { "formattedCitation" : "(Kelleher &lt;i&gt;et al.&lt;/i&gt;, 2018)", "plainTextFormattedCitation" : "(Kelleher et al., 2018)", "previouslyFormattedCitation" : "(Kelleher &lt;i&gt;et al.&lt;/i&gt;, 2018)" }, "properties" : { "noteIndex" : 0 }, "schema" : "https://github.com/citation-style-language/schema/raw/master/csl-citation.json" }</w:instrText>
      </w:r>
      <w:r>
        <w:fldChar w:fldCharType="separate"/>
      </w:r>
      <w:r w:rsidRPr="004F16AF">
        <w:rPr>
          <w:noProof/>
        </w:rPr>
        <w:t xml:space="preserve">(Kelleher </w:t>
      </w:r>
      <w:r w:rsidRPr="004F16AF">
        <w:rPr>
          <w:i/>
          <w:noProof/>
        </w:rPr>
        <w:t>et al.</w:t>
      </w:r>
      <w:r w:rsidRPr="004F16AF">
        <w:rPr>
          <w:noProof/>
        </w:rPr>
        <w:t>, 2018)</w:t>
      </w:r>
      <w:r>
        <w:fldChar w:fldCharType="end"/>
      </w:r>
      <w:r>
        <w:t>. Furthermore, in the western mosquitofish (</w:t>
      </w:r>
      <w:r w:rsidRPr="00985712">
        <w:rPr>
          <w:i/>
        </w:rPr>
        <w:t>Gambusia affinis</w:t>
      </w:r>
      <w:r>
        <w:t xml:space="preserve">) females showed preference for bolder males because these males often have additional high levels of activity and aggressiveness (Table 1). In </w:t>
      </w:r>
      <w:r w:rsidRPr="00985712">
        <w:rPr>
          <w:i/>
        </w:rPr>
        <w:t xml:space="preserve">G. </w:t>
      </w:r>
      <w:proofErr w:type="spellStart"/>
      <w:r w:rsidRPr="00985712">
        <w:rPr>
          <w:i/>
        </w:rPr>
        <w:t>affinis</w:t>
      </w:r>
      <w:proofErr w:type="spellEnd"/>
      <w:r>
        <w:t xml:space="preserve">, </w:t>
      </w:r>
      <w:r w:rsidR="0099615A">
        <w:t>female preference</w:t>
      </w:r>
      <w:r>
        <w:t xml:space="preserve"> results in males with increased body size, improved exploration of novel environments and better territories </w:t>
      </w:r>
      <w:r>
        <w:fldChar w:fldCharType="begin" w:fldLock="1"/>
      </w:r>
      <w:r>
        <w:instrText>ADDIN CSL_CITATION { "citationItems" : [ { "id" : "ITEM-1", "itemData" : { "DOI" : "10.1371/journal.pone.0197197", "ISBN" : "1111111111", "ISSN" : "19326203", "abstract" : "Consistent individual differences in behavioral tendencies (animal personality) can affect individual mate choice decisions. We asked whether personality traits affect male and female mate choice decisions similarly and whether potential personality effects are consistent across different mate choice situations. Using western mosquitofish (Gambusia affinis) as our study organism, we characterized focal individuals (males and females) twice for boldness, activity, and sociability/shoaling and found high and significant behavioral repeatability. Additionally, each focal individual was tested in two different dichotomous mate choice tests in which it could choose between computer-animated stimulus fish of the opposite sex that differed in body size and activity levels, respectively. Personality had different effects on female and male mate choice: females that were larger than average showed stronger preferences for large-bodied males with increasing levels of boldness/activity (i.e., towards more proactive personality types). Males that were larger than average and had higher shoaling tendencies showed stronger preferences for actively swimming females. Size-dependent effects of personality on the strength of preferences for distinct phenotypes of potential mating partners may reflect effects of age/experience (especially in females) and social dominance (especially in males). Previous studies found evidence for assortative mate choice based on personality types or hypothesized the existence of behavioral syndromes of individuals\u2019 choosiness across mate choice criteria, possibly including other personality traits. Our present study exemplifies that far more complex patterns of personality-dependent mate choice can emerge in natural systems.", "author" : [ { "dropping-particle" : "", "family" : "Chen", "given" : "Bo jian", "non-dropping-particle" : "", "parse-names" : false, "suffix" : "" }, { "dropping-particle" : "", "family" : "Liu", "given" : "Kai", "non-dropping-particle" : "", "parse-names" : false, "suffix" : "" }, { "dropping-particle" : "", "family" : "Zhou", "given" : "Lin jun", "non-dropping-particle" : "", "parse-names" : false, "suffix" : "" }, { "dropping-particle" : "", "family" : "Gomes-Silva", "given" : "Guilherme", "non-dropping-particle" : "", "parse-names" : false, "suffix" : "" }, { "dropping-particle" : "", "family" : "Sommer-Trembo", "given" : "Carolin", "non-dropping-particle" : "", "parse-names" : false, "suffix" : "" }, { "dropping-particle" : "", "family" : "Plath", "given" : "Martin", "non-dropping-particle" : "", "parse-names" : false, "suffix" : "" } ], "container-title" : "PLoS ONE", "id" : "ITEM-1", "issue" : "5", "issued" : { "date-parts" : [ [ "2018" ] ] }, "page" : "1-24", "title" : "Personality differentially affects individual mate choice decisions in female and male Western mosquitofish (Gambusia affinis)", "type" : "article-journal", "volume" : "13" }, "uris" : [ "http://www.mendeley.com/documents/?uuid=e7549da9-6a24-4549-961e-e468e57ab0d6" ] }, { "id" : "ITEM-2", "itemData" : { "DOI" : "10.1093/beheco/arv079", "ISBN" : "1045-2249", "ISSN" : "14657279", "abstract" : "Males in various species adjust their mate choice to sperm competition risk and intensity arising when females potentially mate with several competing males. If males use social information and copy other males\u2019 choices, this leads to an increased likelihood of sperm competition for both, the copying and the copied male. In livebearing fishes (Poeciliidae), males appear to avoid the risk of being copied by temporarily moving away from preferred females and approaching nonpreferred ones (\u201caudience effect\u201d), thereby exploit- ing the rival\u2019s propensity to copy. Responding to rival presence with an audience effect bears the risk of losing the initially preferred female, which may swim away, but may help to reduce sperm competition intensity. Males may rate this risk\u2013benefit ratio differentially depending on their personality, for example, more risk-taking (bolder) males might be more likely to respond to an audience. Using Atlantic mollies (Poecilia mexicana) as our study organism, we characterized focal and audience males along the boldness\u2013activity behavioral axis. As overall competition levels are known to affect male mate choice, we subjected half of the males to a low competi- tion (single-male housing) and the other half to a high-competition treatment (group housing) before they were tested in binary mate choice tests. Only males from the high competition treatment responded to rival presence with an audience effect. In congruence with our prediction, bolder males within this cohort showed a stronger audience effect. Our study exemplifies that (depending on the social context) bolder, not shyer, individuals can be more responsive to their social environment. Key", "author" : [ { "dropping-particle" : "", "family" : "Bierbach", "given" : "David", "non-dropping-particle" : "", "parse-names" : false, "suffix" : "" }, { "dropping-particle" : "", "family" : "Sommer-Trembo", "given" : "Carolin", "non-dropping-particle" : "", "parse-names" : false, "suffix" : "" }, { "dropping-particle" : "", "family" : "Hanisch", "given" : "Janina", "non-dropping-particle" : "", "parse-names" : false, "suffix" : "" }, { "dropping-particle" : "", "family" : "Wolf", "given" : "Max", "non-dropping-particle" : "", "parse-names" : false, "suffix" : "" }, { "dropping-particle" : "", "family" : "Plath", "given" : "Martin", "non-dropping-particle" : "", "parse-names" : false, "suffix" : "" } ], "container-title" : "Behavioral Ecology", "id" : "ITEM-2", "issue" : "5", "issued" : { "date-parts" : [ [ "2015" ] ] }, "page" : "1314-1325", "title" : "Personality affects mate choice: Bolder males show stronger audience effects under high competition", "type" : "article-journal", "volume" : "26" }, "uris" : [ "http://www.mendeley.com/documents/?uuid=be139f85-d614-499e-b3de-6f03f5ab024c" ] } ], "mendeley" : { "formattedCitation" : "(Bierbach &lt;i&gt;et al.&lt;/i&gt;, 2015; Chen &lt;i&gt;et al.&lt;/i&gt;, 2018)", "plainTextFormattedCitation" : "(Bierbach et al., 2015; Chen et al., 2018)", "previouslyFormattedCitation" : "(Bierbach &lt;i&gt;et al.&lt;/i&gt;, 2015; Chen &lt;i&gt;et al.&lt;/i&gt;, 2018)" }, "properties" : { "noteIndex" : 0 }, "schema" : "https://github.com/citation-style-language/schema/raw/master/csl-citation.json" }</w:instrText>
      </w:r>
      <w:r>
        <w:fldChar w:fldCharType="separate"/>
      </w:r>
      <w:r w:rsidRPr="00845295">
        <w:rPr>
          <w:noProof/>
        </w:rPr>
        <w:t xml:space="preserve">(Bierbach </w:t>
      </w:r>
      <w:r w:rsidRPr="00845295">
        <w:rPr>
          <w:i/>
          <w:noProof/>
        </w:rPr>
        <w:t>et al.</w:t>
      </w:r>
      <w:r w:rsidRPr="00845295">
        <w:rPr>
          <w:noProof/>
        </w:rPr>
        <w:t xml:space="preserve">, 2015; Chen </w:t>
      </w:r>
      <w:r w:rsidRPr="00845295">
        <w:rPr>
          <w:i/>
          <w:noProof/>
        </w:rPr>
        <w:t>et al.</w:t>
      </w:r>
      <w:r w:rsidRPr="00845295">
        <w:rPr>
          <w:noProof/>
        </w:rPr>
        <w:t>, 2018)</w:t>
      </w:r>
      <w:r>
        <w:fldChar w:fldCharType="end"/>
      </w:r>
      <w:r>
        <w:t xml:space="preserve">. </w:t>
      </w:r>
      <w:r w:rsidRPr="00756DED">
        <w:t xml:space="preserve">Additionally, </w:t>
      </w:r>
      <w:r w:rsidR="00EE2B34" w:rsidRPr="00756DED">
        <w:t xml:space="preserve">social individuals are often less bold. </w:t>
      </w:r>
    </w:p>
    <w:p w14:paraId="004446A9" w14:textId="5FAA3B9C" w:rsidR="00883ABA" w:rsidRPr="00357DD5" w:rsidRDefault="00883ABA" w:rsidP="00B259C4">
      <w:pPr>
        <w:spacing w:after="0"/>
        <w:jc w:val="both"/>
        <w:rPr>
          <w:b/>
        </w:rPr>
      </w:pPr>
    </w:p>
    <w:p w14:paraId="713A4291" w14:textId="00D733EF" w:rsidR="00883ABA" w:rsidRDefault="00F44804" w:rsidP="00B259C4">
      <w:pPr>
        <w:jc w:val="both"/>
      </w:pPr>
      <w:r>
        <w:rPr>
          <w:noProof/>
        </w:rPr>
        <w:lastRenderedPageBreak/>
        <mc:AlternateContent>
          <mc:Choice Requires="wpg">
            <w:drawing>
              <wp:anchor distT="0" distB="0" distL="114300" distR="114300" simplePos="0" relativeHeight="251656192" behindDoc="0" locked="0" layoutInCell="1" allowOverlap="1" wp14:anchorId="5AF00E39" wp14:editId="2A8AED82">
                <wp:simplePos x="0" y="0"/>
                <wp:positionH relativeFrom="margin">
                  <wp:posOffset>-1410335</wp:posOffset>
                </wp:positionH>
                <wp:positionV relativeFrom="paragraph">
                  <wp:posOffset>1187450</wp:posOffset>
                </wp:positionV>
                <wp:extent cx="8484235" cy="6109970"/>
                <wp:effectExtent l="6033" t="0" r="0" b="0"/>
                <wp:wrapSquare wrapText="bothSides"/>
                <wp:docPr id="8" name="Group 8"/>
                <wp:cNvGraphicFramePr/>
                <a:graphic xmlns:a="http://schemas.openxmlformats.org/drawingml/2006/main">
                  <a:graphicData uri="http://schemas.microsoft.com/office/word/2010/wordprocessingGroup">
                    <wpg:wgp>
                      <wpg:cNvGrpSpPr/>
                      <wpg:grpSpPr>
                        <a:xfrm rot="16200000">
                          <a:off x="0" y="0"/>
                          <a:ext cx="8484235" cy="6109970"/>
                          <a:chOff x="0" y="-71174"/>
                          <a:chExt cx="5739925" cy="3958327"/>
                        </a:xfrm>
                      </wpg:grpSpPr>
                      <pic:pic xmlns:pic="http://schemas.openxmlformats.org/drawingml/2006/picture">
                        <pic:nvPicPr>
                          <pic:cNvPr id="6" name="Picture 6" descr="A close up of text on a white background&#10;&#10;Description generated with very high confidence"/>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290513"/>
                            <a:ext cx="5731510" cy="3596640"/>
                          </a:xfrm>
                          <a:prstGeom prst="rect">
                            <a:avLst/>
                          </a:prstGeom>
                        </pic:spPr>
                      </pic:pic>
                      <wps:wsp>
                        <wps:cNvPr id="1" name="Text Box 1"/>
                        <wps:cNvSpPr txBox="1"/>
                        <wps:spPr>
                          <a:xfrm>
                            <a:off x="8415" y="-71174"/>
                            <a:ext cx="5731510" cy="323850"/>
                          </a:xfrm>
                          <a:prstGeom prst="rect">
                            <a:avLst/>
                          </a:prstGeom>
                          <a:solidFill>
                            <a:prstClr val="white"/>
                          </a:solidFill>
                          <a:ln>
                            <a:noFill/>
                          </a:ln>
                        </wps:spPr>
                        <wps:txbx>
                          <w:txbxContent>
                            <w:p w14:paraId="2311BF5A" w14:textId="239C1F8D" w:rsidR="00F44804" w:rsidRPr="00AA2D23" w:rsidRDefault="00F44804" w:rsidP="00F44804">
                              <w:pPr>
                                <w:pStyle w:val="Caption"/>
                                <w:rPr>
                                  <w:noProof/>
                                  <w:sz w:val="22"/>
                                </w:rPr>
                              </w:pPr>
                              <w:r w:rsidRPr="00AA2D23">
                                <w:rPr>
                                  <w:sz w:val="22"/>
                                </w:rPr>
                                <w:t xml:space="preserve">Table </w:t>
                              </w:r>
                              <w:r w:rsidRPr="00AA2D23">
                                <w:rPr>
                                  <w:sz w:val="22"/>
                                </w:rPr>
                                <w:fldChar w:fldCharType="begin"/>
                              </w:r>
                              <w:r w:rsidRPr="00AA2D23">
                                <w:rPr>
                                  <w:sz w:val="22"/>
                                </w:rPr>
                                <w:instrText xml:space="preserve"> SEQ Table \* ARABIC </w:instrText>
                              </w:r>
                              <w:r w:rsidRPr="00AA2D23">
                                <w:rPr>
                                  <w:sz w:val="22"/>
                                </w:rPr>
                                <w:fldChar w:fldCharType="separate"/>
                              </w:r>
                              <w:r w:rsidR="00AA2D23">
                                <w:rPr>
                                  <w:noProof/>
                                  <w:sz w:val="22"/>
                                </w:rPr>
                                <w:t>1</w:t>
                              </w:r>
                              <w:r w:rsidRPr="00AA2D23">
                                <w:rPr>
                                  <w:sz w:val="22"/>
                                </w:rPr>
                                <w:fldChar w:fldCharType="end"/>
                              </w:r>
                              <w:r w:rsidRPr="00AA2D23">
                                <w:rPr>
                                  <w:sz w:val="22"/>
                                </w:rPr>
                                <w:t>: Reviewed studies investigating various personality traits in correlation to (a) assortative mate choice, (b) disassortative mate choice and (c) direct</w:t>
                              </w:r>
                              <w:r w:rsidR="00A56902">
                                <w:rPr>
                                  <w:sz w:val="22"/>
                                </w:rPr>
                                <w:t>-</w:t>
                              </w:r>
                              <w:r w:rsidRPr="00AA2D23">
                                <w:rPr>
                                  <w:sz w:val="22"/>
                                </w:rPr>
                                <w:t xml:space="preserve"> and indirect</w:t>
                              </w:r>
                              <w:r w:rsidR="00A56902">
                                <w:rPr>
                                  <w:sz w:val="22"/>
                                </w:rPr>
                                <w:t xml:space="preserve"> benefits</w:t>
                              </w:r>
                              <w:r w:rsidRPr="00AA2D23">
                                <w:rPr>
                                  <w:sz w:val="22"/>
                                </w:rPr>
                                <w:t xml:space="preserve"> of partners.</w:t>
                              </w:r>
                              <w:r w:rsidR="00413BEC">
                                <w:rPr>
                                  <w:sz w:val="22"/>
                                </w:rPr>
                                <w:t xml:space="preserve"> In this table the most studied species are presented, with especially </w:t>
                              </w:r>
                              <w:r w:rsidR="00F13F0B">
                                <w:rPr>
                                  <w:sz w:val="22"/>
                                </w:rPr>
                                <w:t xml:space="preserve">the </w:t>
                              </w:r>
                              <w:r w:rsidR="00413BEC">
                                <w:rPr>
                                  <w:sz w:val="22"/>
                                </w:rPr>
                                <w:t>Collared Flycatcher</w:t>
                              </w:r>
                              <w:r w:rsidR="00F13F0B">
                                <w:rPr>
                                  <w:sz w:val="22"/>
                                </w:rPr>
                                <w:t>, Zebra Finch and Great Tits a</w:t>
                              </w:r>
                              <w:r w:rsidR="00A737C5">
                                <w:rPr>
                                  <w:sz w:val="22"/>
                                </w:rPr>
                                <w:t>s</w:t>
                              </w:r>
                              <w:r w:rsidR="00F13F0B">
                                <w:rPr>
                                  <w:sz w:val="22"/>
                                </w:rPr>
                                <w:t xml:space="preserve"> regularly investigated s</w:t>
                              </w:r>
                              <w:r w:rsidR="00A737C5">
                                <w:rPr>
                                  <w:sz w:val="22"/>
                                </w:rPr>
                                <w:t xml:space="preserve">peci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F00E39" id="Group 8" o:spid="_x0000_s1026" style="position:absolute;left:0;text-align:left;margin-left:-111.05pt;margin-top:93.5pt;width:668.05pt;height:481.1pt;rotation:-90;z-index:251656192;mso-position-horizontal-relative:margin;mso-width-relative:margin;mso-height-relative:margin" coordorigin=",-711" coordsize="57399,39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alt="A close up of text on a white background&#10;&#10;Description generated with very high confidence" style="position:absolute;top:2905;width:57315;height:35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">
                  <v:imagedata r:id="rId9" o:title="A close up of text on a white background&#10;&#10;Description generated with very high confidence"/>
                </v:shape>
                <v:shapetype id="_x0000_t202" coordsize="21600,21600" o:spt="202" path="m,l,21600r21600,l21600,xe">
                  <v:stroke joinstyle="miter"/>
                  <v:path gradientshapeok="t" o:connecttype="rect"/>
                </v:shapetype>
                <v:shape id="Text Box 1" o:spid="_x0000_s1028" type="#_x0000_t202" style="position:absolute;left:84;top:-711;width:57315;height:3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2311BF5A" w14:textId="239C1F8D" w:rsidR="00F44804" w:rsidRPr="00AA2D23" w:rsidRDefault="00F44804" w:rsidP="00F44804">
                        <w:pPr>
                          <w:pStyle w:val="Caption"/>
                          <w:rPr>
                            <w:noProof/>
                            <w:sz w:val="22"/>
                          </w:rPr>
                        </w:pPr>
                        <w:r w:rsidRPr="00AA2D23">
                          <w:rPr>
                            <w:sz w:val="22"/>
                          </w:rPr>
                          <w:t xml:space="preserve">Table </w:t>
                        </w:r>
                        <w:r w:rsidRPr="00AA2D23">
                          <w:rPr>
                            <w:sz w:val="22"/>
                          </w:rPr>
                          <w:fldChar w:fldCharType="begin"/>
                        </w:r>
                        <w:r w:rsidRPr="00AA2D23">
                          <w:rPr>
                            <w:sz w:val="22"/>
                          </w:rPr>
                          <w:instrText xml:space="preserve"> SEQ Table \* ARABIC </w:instrText>
                        </w:r>
                        <w:r w:rsidRPr="00AA2D23">
                          <w:rPr>
                            <w:sz w:val="22"/>
                          </w:rPr>
                          <w:fldChar w:fldCharType="separate"/>
                        </w:r>
                        <w:r w:rsidR="00AA2D23">
                          <w:rPr>
                            <w:noProof/>
                            <w:sz w:val="22"/>
                          </w:rPr>
                          <w:t>1</w:t>
                        </w:r>
                        <w:r w:rsidRPr="00AA2D23">
                          <w:rPr>
                            <w:sz w:val="22"/>
                          </w:rPr>
                          <w:fldChar w:fldCharType="end"/>
                        </w:r>
                        <w:r w:rsidRPr="00AA2D23">
                          <w:rPr>
                            <w:sz w:val="22"/>
                          </w:rPr>
                          <w:t>: Reviewed studies investigating various personality traits in correlation to (a) assortative mate choice, (b) disassortative mate choice and (c) direct</w:t>
                        </w:r>
                        <w:r w:rsidR="00A56902">
                          <w:rPr>
                            <w:sz w:val="22"/>
                          </w:rPr>
                          <w:t>-</w:t>
                        </w:r>
                        <w:r w:rsidRPr="00AA2D23">
                          <w:rPr>
                            <w:sz w:val="22"/>
                          </w:rPr>
                          <w:t xml:space="preserve"> and indirect</w:t>
                        </w:r>
                        <w:r w:rsidR="00A56902">
                          <w:rPr>
                            <w:sz w:val="22"/>
                          </w:rPr>
                          <w:t xml:space="preserve"> benefits</w:t>
                        </w:r>
                        <w:r w:rsidRPr="00AA2D23">
                          <w:rPr>
                            <w:sz w:val="22"/>
                          </w:rPr>
                          <w:t xml:space="preserve"> of partners.</w:t>
                        </w:r>
                        <w:r w:rsidR="00413BEC">
                          <w:rPr>
                            <w:sz w:val="22"/>
                          </w:rPr>
                          <w:t xml:space="preserve"> In this table the most studied species are presented, with especially </w:t>
                        </w:r>
                        <w:r w:rsidR="00F13F0B">
                          <w:rPr>
                            <w:sz w:val="22"/>
                          </w:rPr>
                          <w:t xml:space="preserve">the </w:t>
                        </w:r>
                        <w:r w:rsidR="00413BEC">
                          <w:rPr>
                            <w:sz w:val="22"/>
                          </w:rPr>
                          <w:t>Collared Flycatcher</w:t>
                        </w:r>
                        <w:r w:rsidR="00F13F0B">
                          <w:rPr>
                            <w:sz w:val="22"/>
                          </w:rPr>
                          <w:t>, Zebra Finch and Great Tits a</w:t>
                        </w:r>
                        <w:r w:rsidR="00A737C5">
                          <w:rPr>
                            <w:sz w:val="22"/>
                          </w:rPr>
                          <w:t>s</w:t>
                        </w:r>
                        <w:r w:rsidR="00F13F0B">
                          <w:rPr>
                            <w:sz w:val="22"/>
                          </w:rPr>
                          <w:t xml:space="preserve"> regularly investigated s</w:t>
                        </w:r>
                        <w:r w:rsidR="00A737C5">
                          <w:rPr>
                            <w:sz w:val="22"/>
                          </w:rPr>
                          <w:t xml:space="preserve">pecies. </w:t>
                        </w:r>
                      </w:p>
                    </w:txbxContent>
                  </v:textbox>
                </v:shape>
                <w10:wrap type="square" anchorx="margin"/>
              </v:group>
            </w:pict>
          </mc:Fallback>
        </mc:AlternateContent>
      </w:r>
      <w:r w:rsidR="00883ABA">
        <w:br w:type="page"/>
      </w:r>
    </w:p>
    <w:p w14:paraId="2C583A16" w14:textId="7FF4C283" w:rsidR="005D1E02" w:rsidRDefault="00AA2D23" w:rsidP="00B259C4">
      <w:pPr>
        <w:jc w:val="both"/>
      </w:pPr>
      <w:r>
        <w:rPr>
          <w:noProof/>
        </w:rPr>
        <w:lastRenderedPageBreak/>
        <mc:AlternateContent>
          <mc:Choice Requires="wpg">
            <w:drawing>
              <wp:anchor distT="0" distB="0" distL="114300" distR="114300" simplePos="0" relativeHeight="251660288" behindDoc="0" locked="0" layoutInCell="1" allowOverlap="1" wp14:anchorId="6BD7278E" wp14:editId="2EC64B86">
                <wp:simplePos x="0" y="0"/>
                <wp:positionH relativeFrom="column">
                  <wp:posOffset>-1456690</wp:posOffset>
                </wp:positionH>
                <wp:positionV relativeFrom="paragraph">
                  <wp:posOffset>1376045</wp:posOffset>
                </wp:positionV>
                <wp:extent cx="8667115" cy="6070600"/>
                <wp:effectExtent l="2858" t="0" r="3492" b="3493"/>
                <wp:wrapSquare wrapText="bothSides"/>
                <wp:docPr id="11" name="Group 11"/>
                <wp:cNvGraphicFramePr/>
                <a:graphic xmlns:a="http://schemas.openxmlformats.org/drawingml/2006/main">
                  <a:graphicData uri="http://schemas.microsoft.com/office/word/2010/wordprocessingGroup">
                    <wpg:wgp>
                      <wpg:cNvGrpSpPr/>
                      <wpg:grpSpPr>
                        <a:xfrm rot="16200000">
                          <a:off x="0" y="0"/>
                          <a:ext cx="8667115" cy="6070600"/>
                          <a:chOff x="1" y="0"/>
                          <a:chExt cx="5736272" cy="3325813"/>
                        </a:xfrm>
                      </wpg:grpSpPr>
                      <pic:pic xmlns:pic="http://schemas.openxmlformats.org/drawingml/2006/picture">
                        <pic:nvPicPr>
                          <pic:cNvPr id="9" name="Picture 9" descr="A close up of text on a white background&#10;&#10;Description generated with very high confidence"/>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 y="136546"/>
                            <a:ext cx="5731510" cy="3189267"/>
                          </a:xfrm>
                          <a:prstGeom prst="rect">
                            <a:avLst/>
                          </a:prstGeom>
                        </pic:spPr>
                      </pic:pic>
                      <wps:wsp>
                        <wps:cNvPr id="10" name="Text Box 10"/>
                        <wps:cNvSpPr txBox="1"/>
                        <wps:spPr>
                          <a:xfrm>
                            <a:off x="4763" y="0"/>
                            <a:ext cx="5731510" cy="118282"/>
                          </a:xfrm>
                          <a:prstGeom prst="rect">
                            <a:avLst/>
                          </a:prstGeom>
                          <a:solidFill>
                            <a:prstClr val="white"/>
                          </a:solidFill>
                          <a:ln>
                            <a:noFill/>
                          </a:ln>
                        </wps:spPr>
                        <wps:txbx>
                          <w:txbxContent>
                            <w:p w14:paraId="7A23D6FB" w14:textId="64148598" w:rsidR="00AA2D23" w:rsidRPr="0049763A" w:rsidRDefault="00AA2D23" w:rsidP="00AA2D23">
                              <w:pPr>
                                <w:pStyle w:val="Caption"/>
                                <w:rPr>
                                  <w:noProof/>
                                  <w:sz w:val="22"/>
                                </w:rPr>
                              </w:pPr>
                              <w:r w:rsidRPr="0049763A">
                                <w:rPr>
                                  <w:sz w:val="22"/>
                                </w:rPr>
                                <w:t>Table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D7278E" id="Group 11" o:spid="_x0000_s1029" style="position:absolute;left:0;text-align:left;margin-left:-114.7pt;margin-top:108.35pt;width:682.45pt;height:478pt;rotation:-90;z-index:251660288;mso-width-relative:margin;mso-height-relative:margin" coordorigin="" coordsize="57362,332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">
                <v:shape id="Picture 9" o:spid="_x0000_s1030" type="#_x0000_t75" alt="A close up of text on a white background&#10;&#10;Description generated with very high confidence" style="position:absolute;top:1365;width:57315;height:318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">
                  <v:imagedata r:id="rId11" o:title="A close up of text on a white background&#10;&#10;Description generated with very high confidence"/>
                </v:shape>
                <v:shape id="Text Box 10" o:spid="_x0000_s1031" type="#_x0000_t202" style="position:absolute;left:47;width:57315;height:1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A23D6FB" w14:textId="64148598" w:rsidR="00AA2D23" w:rsidRPr="0049763A" w:rsidRDefault="00AA2D23" w:rsidP="00AA2D23">
                        <w:pPr>
                          <w:pStyle w:val="Caption"/>
                          <w:rPr>
                            <w:noProof/>
                            <w:sz w:val="22"/>
                          </w:rPr>
                        </w:pPr>
                        <w:r w:rsidRPr="0049763A">
                          <w:rPr>
                            <w:sz w:val="22"/>
                          </w:rPr>
                          <w:t>Table 1</w:t>
                        </w:r>
                      </w:p>
                    </w:txbxContent>
                  </v:textbox>
                </v:shape>
                <w10:wrap type="square"/>
              </v:group>
            </w:pict>
          </mc:Fallback>
        </mc:AlternateContent>
      </w:r>
      <w:r w:rsidR="005D1E02">
        <w:br w:type="page"/>
      </w:r>
    </w:p>
    <w:p w14:paraId="72EE3A0A" w14:textId="28BAE34B" w:rsidR="00913F55" w:rsidRDefault="007243BB" w:rsidP="00B259C4">
      <w:pPr>
        <w:jc w:val="both"/>
      </w:pPr>
      <w:r>
        <w:rPr>
          <w:noProof/>
        </w:rPr>
        <mc:AlternateContent>
          <mc:Choice Requires="wpg">
            <w:drawing>
              <wp:anchor distT="0" distB="0" distL="114300" distR="114300" simplePos="0" relativeHeight="251668480" behindDoc="0" locked="0" layoutInCell="1" allowOverlap="1" wp14:anchorId="78385C34" wp14:editId="24AE7835">
                <wp:simplePos x="0" y="0"/>
                <wp:positionH relativeFrom="margin">
                  <wp:align>center</wp:align>
                </wp:positionH>
                <wp:positionV relativeFrom="paragraph">
                  <wp:posOffset>4424045</wp:posOffset>
                </wp:positionV>
                <wp:extent cx="5414645" cy="3648075"/>
                <wp:effectExtent l="0" t="0" r="0" b="9525"/>
                <wp:wrapTopAndBottom/>
                <wp:docPr id="17" name="Group 17"/>
                <wp:cNvGraphicFramePr/>
                <a:graphic xmlns:a="http://schemas.openxmlformats.org/drawingml/2006/main">
                  <a:graphicData uri="http://schemas.microsoft.com/office/word/2010/wordprocessingGroup">
                    <wpg:wgp>
                      <wpg:cNvGrpSpPr/>
                      <wpg:grpSpPr>
                        <a:xfrm>
                          <a:off x="0" y="0"/>
                          <a:ext cx="5414645" cy="3648075"/>
                          <a:chOff x="0" y="0"/>
                          <a:chExt cx="4705350" cy="3265848"/>
                        </a:xfrm>
                      </wpg:grpSpPr>
                      <pic:pic xmlns:pic="http://schemas.openxmlformats.org/drawingml/2006/picture">
                        <pic:nvPicPr>
                          <pic:cNvPr id="15" name="Picture 15" descr="A screenshot of a cell phone&#10;&#10;Description generated with very high confidence"/>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705350" cy="3009900"/>
                          </a:xfrm>
                          <a:prstGeom prst="rect">
                            <a:avLst/>
                          </a:prstGeom>
                        </pic:spPr>
                      </pic:pic>
                      <wps:wsp>
                        <wps:cNvPr id="16" name="Text Box 16"/>
                        <wps:cNvSpPr txBox="1"/>
                        <wps:spPr>
                          <a:xfrm>
                            <a:off x="0" y="3028950"/>
                            <a:ext cx="4705350" cy="236898"/>
                          </a:xfrm>
                          <a:prstGeom prst="rect">
                            <a:avLst/>
                          </a:prstGeom>
                          <a:solidFill>
                            <a:prstClr val="white"/>
                          </a:solidFill>
                          <a:ln>
                            <a:noFill/>
                          </a:ln>
                        </wps:spPr>
                        <wps:txbx>
                          <w:txbxContent>
                            <w:p w14:paraId="5FD9FA57" w14:textId="1D8E985C" w:rsidR="00913F55" w:rsidRPr="00BA24CC" w:rsidRDefault="00913F55" w:rsidP="00913F55">
                              <w:pPr>
                                <w:pStyle w:val="Caption"/>
                                <w:rPr>
                                  <w:noProof/>
                                </w:rPr>
                              </w:pPr>
                              <w:r>
                                <w:t xml:space="preserve">Figure </w:t>
                              </w:r>
                              <w:r w:rsidR="00DE6556">
                                <w:t>2</w:t>
                              </w:r>
                              <w:r>
                                <w:t>: This graph shows the % of the study types present in Table 1: Experimental (58.8%) and descriptive (4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385C34" id="Group 17" o:spid="_x0000_s1032" style="position:absolute;left:0;text-align:left;margin-left:0;margin-top:348.35pt;width:426.35pt;height:287.25pt;z-index:251668480;mso-position-horizontal:center;mso-position-horizontal-relative:margin;mso-width-relative:margin;mso-height-relative:margin" coordsize="47053,326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">
                <v:shape id="Picture 15" o:spid="_x0000_s1033" type="#_x0000_t75" alt="A screenshot of a cell phone&#10;&#10;Description generated with very high confidence" style="position:absolute;width:47053;height:30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">
                  <v:imagedata r:id="rId13" o:title="A screenshot of a cell phone&#10;&#10;Description generated with very high confidence"/>
                </v:shape>
                <v:shape id="Text Box 16" o:spid="_x0000_s1034" type="#_x0000_t202" style="position:absolute;top:30289;width:47053;height:2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5FD9FA57" w14:textId="1D8E985C" w:rsidR="00913F55" w:rsidRPr="00BA24CC" w:rsidRDefault="00913F55" w:rsidP="00913F55">
                        <w:pPr>
                          <w:pStyle w:val="Caption"/>
                          <w:rPr>
                            <w:noProof/>
                          </w:rPr>
                        </w:pPr>
                        <w:r>
                          <w:t xml:space="preserve">Figure </w:t>
                        </w:r>
                        <w:r w:rsidR="00DE6556">
                          <w:t>2</w:t>
                        </w:r>
                        <w:r>
                          <w:t>: This graph shows the % of the study types present in Table 1: Experimental (58.8%) and descriptive (41.2%).</w:t>
                        </w:r>
                      </w:p>
                    </w:txbxContent>
                  </v:textbox>
                </v:shape>
                <w10:wrap type="topAndBottom" anchorx="margin"/>
              </v:group>
            </w:pict>
          </mc:Fallback>
        </mc:AlternateContent>
      </w:r>
      <w:r w:rsidR="00BD37D9">
        <w:rPr>
          <w:noProof/>
        </w:rPr>
        <mc:AlternateContent>
          <mc:Choice Requires="wpg">
            <w:drawing>
              <wp:anchor distT="0" distB="0" distL="114300" distR="114300" simplePos="0" relativeHeight="251664384" behindDoc="1" locked="0" layoutInCell="1" allowOverlap="1" wp14:anchorId="022B63D7" wp14:editId="36753FA4">
                <wp:simplePos x="0" y="0"/>
                <wp:positionH relativeFrom="margin">
                  <wp:align>center</wp:align>
                </wp:positionH>
                <wp:positionV relativeFrom="paragraph">
                  <wp:posOffset>0</wp:posOffset>
                </wp:positionV>
                <wp:extent cx="5443220" cy="3952875"/>
                <wp:effectExtent l="0" t="0" r="5080" b="9525"/>
                <wp:wrapTopAndBottom/>
                <wp:docPr id="14" name="Group 14"/>
                <wp:cNvGraphicFramePr/>
                <a:graphic xmlns:a="http://schemas.openxmlformats.org/drawingml/2006/main">
                  <a:graphicData uri="http://schemas.microsoft.com/office/word/2010/wordprocessingGroup">
                    <wpg:wgp>
                      <wpg:cNvGrpSpPr/>
                      <wpg:grpSpPr>
                        <a:xfrm>
                          <a:off x="0" y="0"/>
                          <a:ext cx="5443220" cy="3952875"/>
                          <a:chOff x="0" y="0"/>
                          <a:chExt cx="4667250" cy="3286598"/>
                        </a:xfrm>
                      </wpg:grpSpPr>
                      <pic:pic xmlns:pic="http://schemas.openxmlformats.org/drawingml/2006/picture">
                        <pic:nvPicPr>
                          <pic:cNvPr id="12" name="Picture 12" descr="A screenshot of a cell phone&#10;&#10;Description generated with very high confidence"/>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667250" cy="3019425"/>
                          </a:xfrm>
                          <a:prstGeom prst="rect">
                            <a:avLst/>
                          </a:prstGeom>
                        </pic:spPr>
                      </pic:pic>
                      <wps:wsp>
                        <wps:cNvPr id="13" name="Text Box 13"/>
                        <wps:cNvSpPr txBox="1"/>
                        <wps:spPr>
                          <a:xfrm>
                            <a:off x="0" y="3019425"/>
                            <a:ext cx="4667250" cy="267173"/>
                          </a:xfrm>
                          <a:prstGeom prst="rect">
                            <a:avLst/>
                          </a:prstGeom>
                          <a:solidFill>
                            <a:prstClr val="white"/>
                          </a:solidFill>
                          <a:ln>
                            <a:noFill/>
                          </a:ln>
                        </wps:spPr>
                        <wps:txbx>
                          <w:txbxContent>
                            <w:p w14:paraId="29F6A72F" w14:textId="283A6DBD" w:rsidR="00213F2D" w:rsidRPr="00DA6011" w:rsidRDefault="00213F2D" w:rsidP="00213F2D">
                              <w:pPr>
                                <w:pStyle w:val="Caption"/>
                                <w:rPr>
                                  <w:noProof/>
                                </w:rPr>
                              </w:pPr>
                              <w:r>
                                <w:t xml:space="preserve">Figure </w:t>
                              </w:r>
                              <w:r w:rsidR="00DE6556">
                                <w:t>1</w:t>
                              </w:r>
                              <w:r>
                                <w:t>: This graphs shows the % of the mating patterns present in Table 1</w:t>
                              </w:r>
                              <w:r w:rsidR="00181310">
                                <w:t>: assortative (58.8%), random (23.5%), disassortative (</w:t>
                              </w:r>
                              <w:r w:rsidR="004F3FE8">
                                <w:t>5.9%) and N.A. (1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2B63D7" id="Group 14" o:spid="_x0000_s1035" style="position:absolute;left:0;text-align:left;margin-left:0;margin-top:0;width:428.6pt;height:311.25pt;z-index:-251652096;mso-position-horizontal:center;mso-position-horizontal-relative:margin;mso-width-relative:margin;mso-height-relative:margin" coordsize="46672,32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">
                <v:shape id="Picture 12" o:spid="_x0000_s1036" type="#_x0000_t75" alt="A screenshot of a cell phone&#10;&#10;Description generated with very high confidence" style="position:absolute;width:46672;height:30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">
                  <v:imagedata r:id="rId15" o:title="A screenshot of a cell phone&#10;&#10;Description generated with very high confidence"/>
                </v:shape>
                <v:shape id="Text Box 13" o:spid="_x0000_s1037" type="#_x0000_t202" style="position:absolute;top:30194;width:46672;height:2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29F6A72F" w14:textId="283A6DBD" w:rsidR="00213F2D" w:rsidRPr="00DA6011" w:rsidRDefault="00213F2D" w:rsidP="00213F2D">
                        <w:pPr>
                          <w:pStyle w:val="Caption"/>
                          <w:rPr>
                            <w:noProof/>
                          </w:rPr>
                        </w:pPr>
                        <w:r>
                          <w:t xml:space="preserve">Figure </w:t>
                        </w:r>
                        <w:r w:rsidR="00DE6556">
                          <w:t>1</w:t>
                        </w:r>
                        <w:r>
                          <w:t>: This graphs shows the % of the mating patterns present in Table 1</w:t>
                        </w:r>
                        <w:r w:rsidR="00181310">
                          <w:t>: assortative (58.8%), random (23.5%), disassortative (</w:t>
                        </w:r>
                        <w:r w:rsidR="004F3FE8">
                          <w:t>5.9%) and N.A. (11.8).</w:t>
                        </w:r>
                      </w:p>
                    </w:txbxContent>
                  </v:textbox>
                </v:shape>
                <w10:wrap type="topAndBottom" anchorx="margin"/>
              </v:group>
            </w:pict>
          </mc:Fallback>
        </mc:AlternateContent>
      </w:r>
      <w:r w:rsidR="00213F2D">
        <w:br w:type="page"/>
      </w:r>
    </w:p>
    <w:p w14:paraId="319E30DA" w14:textId="77BE40CF" w:rsidR="00E326DD" w:rsidRDefault="00E326DD" w:rsidP="00B259C4">
      <w:pPr>
        <w:spacing w:after="0"/>
        <w:jc w:val="both"/>
      </w:pPr>
      <w:r>
        <w:rPr>
          <w:noProof/>
        </w:rPr>
        <mc:AlternateContent>
          <mc:Choice Requires="wpg">
            <w:drawing>
              <wp:anchor distT="0" distB="0" distL="114300" distR="114300" simplePos="0" relativeHeight="251672576" behindDoc="0" locked="0" layoutInCell="1" allowOverlap="1" wp14:anchorId="400610E1" wp14:editId="58C94F97">
                <wp:simplePos x="0" y="0"/>
                <wp:positionH relativeFrom="margin">
                  <wp:align>center</wp:align>
                </wp:positionH>
                <wp:positionV relativeFrom="paragraph">
                  <wp:posOffset>620</wp:posOffset>
                </wp:positionV>
                <wp:extent cx="4900295" cy="3252470"/>
                <wp:effectExtent l="0" t="0" r="0" b="5080"/>
                <wp:wrapTopAndBottom/>
                <wp:docPr id="7" name="Group 7"/>
                <wp:cNvGraphicFramePr/>
                <a:graphic xmlns:a="http://schemas.openxmlformats.org/drawingml/2006/main">
                  <a:graphicData uri="http://schemas.microsoft.com/office/word/2010/wordprocessingGroup">
                    <wpg:wgp>
                      <wpg:cNvGrpSpPr/>
                      <wpg:grpSpPr>
                        <a:xfrm>
                          <a:off x="0" y="0"/>
                          <a:ext cx="4900295" cy="3252470"/>
                          <a:chOff x="0" y="0"/>
                          <a:chExt cx="3960495" cy="2720784"/>
                        </a:xfrm>
                      </wpg:grpSpPr>
                      <pic:pic xmlns:pic="http://schemas.openxmlformats.org/drawingml/2006/picture">
                        <pic:nvPicPr>
                          <pic:cNvPr id="4" name="Picture 4" descr="A screenshot of a cell phone&#10;&#10;Description generated with very high confidence"/>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50970" cy="2538095"/>
                          </a:xfrm>
                          <a:prstGeom prst="rect">
                            <a:avLst/>
                          </a:prstGeom>
                        </pic:spPr>
                      </pic:pic>
                      <wps:wsp>
                        <wps:cNvPr id="5" name="Text Box 5"/>
                        <wps:cNvSpPr txBox="1"/>
                        <wps:spPr>
                          <a:xfrm>
                            <a:off x="9525" y="2562225"/>
                            <a:ext cx="3950970" cy="158559"/>
                          </a:xfrm>
                          <a:prstGeom prst="rect">
                            <a:avLst/>
                          </a:prstGeom>
                          <a:solidFill>
                            <a:prstClr val="white"/>
                          </a:solidFill>
                          <a:ln>
                            <a:noFill/>
                          </a:ln>
                        </wps:spPr>
                        <wps:txbx>
                          <w:txbxContent>
                            <w:p w14:paraId="09F1265A" w14:textId="55F37F06" w:rsidR="00CD31B9" w:rsidRPr="00B42152" w:rsidRDefault="00CD31B9" w:rsidP="00CD31B9">
                              <w:pPr>
                                <w:pStyle w:val="Caption"/>
                              </w:pPr>
                              <w:r>
                                <w:t xml:space="preserve">Figure 3: </w:t>
                              </w:r>
                              <w:r>
                                <w:t xml:space="preserve">This graph shows the % of the </w:t>
                              </w:r>
                              <w:r>
                                <w:t>experimental</w:t>
                              </w:r>
                              <w:r>
                                <w:t xml:space="preserve"> types present in Table 1: </w:t>
                              </w:r>
                              <w:r>
                                <w:t>Lab</w:t>
                              </w:r>
                              <w:r>
                                <w:t xml:space="preserve"> (</w:t>
                              </w:r>
                              <w:r>
                                <w:t>60%</w:t>
                              </w:r>
                              <w:r>
                                <w:t xml:space="preserve">) and </w:t>
                              </w:r>
                              <w:r>
                                <w:t>field</w:t>
                              </w:r>
                              <w:r>
                                <w:t xml:space="preserve"> (4</w:t>
                              </w:r>
                              <w:r>
                                <w:t>0</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00610E1" id="Group 7" o:spid="_x0000_s1038" style="position:absolute;left:0;text-align:left;margin-left:0;margin-top:.05pt;width:385.85pt;height:256.1pt;z-index:251672576;mso-position-horizontal:center;mso-position-horizontal-relative:margin;mso-width-relative:margin;mso-height-relative:margin" coordsize="39604,27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">
                <v:shape id="Picture 4" o:spid="_x0000_s1039" type="#_x0000_t75" alt="A screenshot of a cell phone&#10;&#10;Description generated with very high confidence" style="position:absolute;width:39509;height:25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">
                  <v:imagedata r:id="rId17" o:title="A screenshot of a cell phone&#10;&#10;Description generated with very high confidence"/>
                </v:shape>
                <v:shape id="Text Box 5" o:spid="_x0000_s1040" type="#_x0000_t202" style="position:absolute;left:95;top:25622;width:39509;height:1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09F1265A" w14:textId="55F37F06" w:rsidR="00CD31B9" w:rsidRPr="00B42152" w:rsidRDefault="00CD31B9" w:rsidP="00CD31B9">
                        <w:pPr>
                          <w:pStyle w:val="Caption"/>
                        </w:pPr>
                        <w:r>
                          <w:t xml:space="preserve">Figure 3: </w:t>
                        </w:r>
                        <w:r>
                          <w:t xml:space="preserve">This graph shows the % of the </w:t>
                        </w:r>
                        <w:r>
                          <w:t>experimental</w:t>
                        </w:r>
                        <w:r>
                          <w:t xml:space="preserve"> types present in Table 1: </w:t>
                        </w:r>
                        <w:r>
                          <w:t>Lab</w:t>
                        </w:r>
                        <w:r>
                          <w:t xml:space="preserve"> (</w:t>
                        </w:r>
                        <w:r>
                          <w:t>60%</w:t>
                        </w:r>
                        <w:r>
                          <w:t xml:space="preserve">) and </w:t>
                        </w:r>
                        <w:r>
                          <w:t>field</w:t>
                        </w:r>
                        <w:r>
                          <w:t xml:space="preserve"> (4</w:t>
                        </w:r>
                        <w:r>
                          <w:t>0</w:t>
                        </w:r>
                        <w:r>
                          <w:t>%).</w:t>
                        </w:r>
                      </w:p>
                    </w:txbxContent>
                  </v:textbox>
                </v:shape>
                <w10:wrap type="topAndBottom" anchorx="margin"/>
              </v:group>
            </w:pict>
          </mc:Fallback>
        </mc:AlternateContent>
      </w:r>
    </w:p>
    <w:p w14:paraId="02A9186F" w14:textId="3EA91603" w:rsidR="003571F1" w:rsidRDefault="003571F1" w:rsidP="00B259C4">
      <w:pPr>
        <w:spacing w:after="0"/>
        <w:jc w:val="both"/>
      </w:pPr>
      <w:r w:rsidRPr="00756DED">
        <w:t xml:space="preserve">This phenomenon has been shown in </w:t>
      </w:r>
      <w:r w:rsidR="00B74AF5">
        <w:t>B</w:t>
      </w:r>
      <w:r w:rsidRPr="00756DED">
        <w:t>arnacle geese (</w:t>
      </w:r>
      <w:proofErr w:type="spellStart"/>
      <w:r w:rsidRPr="00756DED">
        <w:rPr>
          <w:i/>
        </w:rPr>
        <w:t>Branta</w:t>
      </w:r>
      <w:proofErr w:type="spellEnd"/>
      <w:r w:rsidRPr="00756DED">
        <w:rPr>
          <w:i/>
        </w:rPr>
        <w:t xml:space="preserve"> </w:t>
      </w:r>
      <w:proofErr w:type="spellStart"/>
      <w:r w:rsidRPr="00756DED">
        <w:rPr>
          <w:i/>
        </w:rPr>
        <w:t>leucopsis</w:t>
      </w:r>
      <w:proofErr w:type="spellEnd"/>
      <w:r w:rsidRPr="00756DED">
        <w:t xml:space="preserve">), where the more bold individuals used social information to a much less extent in comparison to shy ones (Table 1) </w:t>
      </w:r>
      <w:r w:rsidRPr="00756DED">
        <w:fldChar w:fldCharType="begin" w:fldLock="1"/>
      </w:r>
      <w:r w:rsidRPr="00756DED">
        <w:instrText>ADDIN CSL_CITATION { "citationItems" : [ { "id" : "ITEM-1", "itemData" : { "DOI" : "10.1093/beheco/arv079", "ISBN" : "1045-2249", "ISSN" : "14657279", "abstract" : "Males in various species adjust their mate choice to sperm competition risk and intensity arising when females potentially mate with several competing males. If males use social information and copy other males\u2019 choices, this leads to an increased likelihood of sperm competition for both, the copying and the copied male. In livebearing fishes (Poeciliidae), males appear to avoid the risk of being copied by temporarily moving away from preferred females and approaching nonpreferred ones (\u201caudience effect\u201d), thereby exploit- ing the rival\u2019s propensity to copy. Responding to rival presence with an audience effect bears the risk of losing the initially preferred female, which may swim away, but may help to reduce sperm competition intensity. Males may rate this risk\u2013benefit ratio differentially depending on their personality, for example, more risk-taking (bolder) males might be more likely to respond to an audience. Using Atlantic mollies (Poecilia mexicana) as our study organism, we characterized focal and audience males along the boldness\u2013activity behavioral axis. As overall competition levels are known to affect male mate choice, we subjected half of the males to a low competi- tion (single-male housing) and the other half to a high-competition treatment (group housing) before they were tested in binary mate choice tests. Only males from the high competition treatment responded to rival presence with an audience effect. In congruence with our prediction, bolder males within this cohort showed a stronger audience effect. Our study exemplifies that (depending on the social context) bolder, not shyer, individuals can be more responsive to their social environment. Key", "author" : [ { "dropping-particle" : "", "family" : "Bierbach", "given" : "David", "non-dropping-particle" : "", "parse-names" : false, "suffix" : "" }, { "dropping-particle" : "", "family" : "Sommer-Trembo", "given" : "Carolin", "non-dropping-particle" : "", "parse-names" : false, "suffix" : "" }, { "dropping-particle" : "", "family" : "Hanisch", "given" : "Janina", "non-dropping-particle" : "", "parse-names" : false, "suffix" : "" }, { "dropping-particle" : "", "family" : "Wolf", "given" : "Max", "non-dropping-particle" : "", "parse-names" : false, "suffix" : "" }, { "dropping-particle" : "", "family" : "Plath", "given" : "Martin", "non-dropping-particle" : "", "parse-names" : false, "suffix" : "" } ], "container-title" : "Behavioral Ecology", "id" : "ITEM-1", "issue" : "5", "issued" : { "date-parts" : [ [ "2015" ] ] }, "page" : "1314-1325", "title" : "Personality affects mate choice: Bolder males show stronger audience effects under high competition", "type" : "article-journal", "volume" : "26" }, "uris" : [ "http://www.mendeley.com/documents/?uuid=be139f85-d614-499e-b3de-6f03f5ab024c" ] } ], "mendeley" : { "formattedCitation" : "(Bierbach &lt;i&gt;et al.&lt;/i&gt;, 2015)", "plainTextFormattedCitation" : "(Bierbach et al., 2015)", "previouslyFormattedCitation" : "(Bierbach &lt;i&gt;et al.&lt;/i&gt;, 2015)" }, "properties" : { "noteIndex" : 0 }, "schema" : "https://github.com/citation-style-language/schema/raw/master/csl-citation.json" }</w:instrText>
      </w:r>
      <w:r w:rsidRPr="00756DED">
        <w:fldChar w:fldCharType="separate"/>
      </w:r>
      <w:r w:rsidRPr="00756DED">
        <w:rPr>
          <w:noProof/>
        </w:rPr>
        <w:t xml:space="preserve">(Bierbach </w:t>
      </w:r>
      <w:r w:rsidRPr="00756DED">
        <w:rPr>
          <w:i/>
          <w:noProof/>
        </w:rPr>
        <w:t>et al.</w:t>
      </w:r>
      <w:r w:rsidRPr="00756DED">
        <w:rPr>
          <w:noProof/>
        </w:rPr>
        <w:t>, 2015)</w:t>
      </w:r>
      <w:r w:rsidRPr="00756DED">
        <w:fldChar w:fldCharType="end"/>
      </w:r>
      <w:r w:rsidRPr="00756DED">
        <w:t xml:space="preserve">. In </w:t>
      </w:r>
      <w:r w:rsidRPr="00756DED">
        <w:rPr>
          <w:i/>
        </w:rPr>
        <w:t xml:space="preserve">B. </w:t>
      </w:r>
      <w:proofErr w:type="spellStart"/>
      <w:r w:rsidRPr="00756DED">
        <w:rPr>
          <w:i/>
        </w:rPr>
        <w:t>leucopsis</w:t>
      </w:r>
      <w:proofErr w:type="spellEnd"/>
      <w:r w:rsidRPr="00756DED">
        <w:t xml:space="preserve"> boldness is correlated to having better exploration, resulting in better territories. Thus, females of this species can </w:t>
      </w:r>
      <w:r>
        <w:t xml:space="preserve">choose a male </w:t>
      </w:r>
      <w:r w:rsidRPr="00756DED">
        <w:t xml:space="preserve">by observing not only their level of boldness, but also sociability </w:t>
      </w:r>
      <w:r w:rsidRPr="00756DED">
        <w:fldChar w:fldCharType="begin" w:fldLock="1"/>
      </w:r>
      <w:r w:rsidRPr="00756DED">
        <w:instrText>ADDIN CSL_CITATION { "citationItems" : [ { "id" : "ITEM-1", "itemData" : { "DOI" : "10.1371/journal.pone.0197197", "ISBN" : "1111111111", "ISSN" : "19326203", "abstract" : "Consistent individual differences in behavioral tendencies (animal personality) can affect individual mate choice decisions. We asked whether personality traits affect male and female mate choice decisions similarly and whether potential personality effects are consistent across different mate choice situations. Using western mosquitofish (Gambusia affinis) as our study organism, we characterized focal individuals (males and females) twice for boldness, activity, and sociability/shoaling and found high and significant behavioral repeatability. Additionally, each focal individual was tested in two different dichotomous mate choice tests in which it could choose between computer-animated stimulus fish of the opposite sex that differed in body size and activity levels, respectively. Personality had different effects on female and male mate choice: females that were larger than average showed stronger preferences for large-bodied males with increasing levels of boldness/activity (i.e., towards more proactive personality types). Males that were larger than average and had higher shoaling tendencies showed stronger preferences for actively swimming females. Size-dependent effects of personality on the strength of preferences for distinct phenotypes of potential mating partners may reflect effects of age/experience (especially in females) and social dominance (especially in males). Previous studies found evidence for assortative mate choice based on personality types or hypothesized the existence of behavioral syndromes of individuals\u2019 choosiness across mate choice criteria, possibly including other personality traits. Our present study exemplifies that far more complex patterns of personality-dependent mate choice can emerge in natural systems.", "author" : [ { "dropping-particle" : "", "family" : "Chen", "given" : "Bo jian", "non-dropping-particle" : "", "parse-names" : false, "suffix" : "" }, { "dropping-particle" : "", "family" : "Liu", "given" : "Kai", "non-dropping-particle" : "", "parse-names" : false, "suffix" : "" }, { "dropping-particle" : "", "family" : "Zhou", "given" : "Lin jun", "non-dropping-particle" : "", "parse-names" : false, "suffix" : "" }, { "dropping-particle" : "", "family" : "Gomes-Silva", "given" : "Guilherme", "non-dropping-particle" : "", "parse-names" : false, "suffix" : "" }, { "dropping-particle" : "", "family" : "Sommer-Trembo", "given" : "Carolin", "non-dropping-particle" : "", "parse-names" : false, "suffix" : "" }, { "dropping-particle" : "", "family" : "Plath", "given" : "Martin", "non-dropping-particle" : "", "parse-names" : false, "suffix" : "" } ], "container-title" : "PLoS ONE", "id" : "ITEM-1", "issue" : "5", "issued" : { "date-parts" : [ [ "2018" ] ] }, "page" : "1-24", "title" : "Personality differentially affects individual mate choice decisions in female and male Western mosquitofish (Gambusia affinis)", "type" : "article-journal", "volume" : "13" }, "uris" : [ "http://www.mendeley.com/documents/?uuid=e7549da9-6a24-4549-961e-e468e57ab0d6" ] }, { "id" : "ITEM-2", "itemData" : { "DOI" : "10.1093/beheco/arm144", "ISBN" : "1045-2249", "ISSN" : "10452249", "PMID" : "1670", "abstract" : "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u201ctrade-off\u201d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author" : [ { "dropping-particle" : "", "family" : "Smith", "given" : "Brian R.", "non-dropping-particle" : "", "parse-names" : false, "suffix" : "" }, { "dropping-particle" : "", "family" : "Blumstein", "given" : "Daniel T.", "non-dropping-particle" : "", "parse-names" : false, "suffix" : "" } ], "container-title" : "Behavioral Ecology", "id" : "ITEM-2", "issue" : "2", "issued" : { "date-parts" : [ [ "2008" ] ] }, "page" : "448-455", "title" : "Fitness consequences of personality: A meta-analysis", "type" : "article-journal", "volume" : "19" }, "uris" : [ "http://www.mendeley.com/documents/?uuid=1c0396df-ad7f-45c3-b638-39cbb3e73fb9" ] } ], "mendeley" : { "formattedCitation" : "(Smith &amp; Blumstein, 2008; Chen &lt;i&gt;et al.&lt;/i&gt;, 2018)", "plainTextFormattedCitation" : "(Smith &amp; Blumstein, 2008; Chen et al., 2018)", "previouslyFormattedCitation" : "(Smith &amp; Blumstein, 2008; Chen &lt;i&gt;et al.&lt;/i&gt;, 2018)" }, "properties" : { "noteIndex" : 0 }, "schema" : "https://github.com/citation-style-language/schema/raw/master/csl-citation.json" }</w:instrText>
      </w:r>
      <w:r w:rsidRPr="00756DED">
        <w:fldChar w:fldCharType="separate"/>
      </w:r>
      <w:r w:rsidRPr="00756DED">
        <w:rPr>
          <w:noProof/>
        </w:rPr>
        <w:t xml:space="preserve">(Smith &amp; Blumstein, 2008; Chen </w:t>
      </w:r>
      <w:r w:rsidRPr="00756DED">
        <w:rPr>
          <w:i/>
          <w:noProof/>
        </w:rPr>
        <w:t>et al.</w:t>
      </w:r>
      <w:r w:rsidRPr="00756DED">
        <w:rPr>
          <w:noProof/>
        </w:rPr>
        <w:t>, 2018)</w:t>
      </w:r>
      <w:r w:rsidRPr="00756DED">
        <w:fldChar w:fldCharType="end"/>
      </w:r>
      <w:r w:rsidRPr="00756DED">
        <w:t xml:space="preserve">. </w:t>
      </w:r>
      <w:r>
        <w:t xml:space="preserve">Boldness is a much preferred trait by females of various animal species. Which can be explained by the general trend that bolder individuals often have higher reproductive success than the more shy ones </w:t>
      </w:r>
      <w:r>
        <w:fldChar w:fldCharType="begin" w:fldLock="1"/>
      </w:r>
      <w:r>
        <w:instrText>ADDIN CSL_CITATION { "citationItems" : [ { "id" : "ITEM-1", "itemData" : { "DOI" : "10.1093/beheco/arm144", "ISBN" : "1045-2249", "ISSN" : "10452249", "PMID" : "1670", "abstract" : "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u201ctrade-off\u201d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author" : [ { "dropping-particle" : "", "family" : "Smith", "given" : "Brian R.", "non-dropping-particle" : "", "parse-names" : false, "suffix" : "" }, { "dropping-particle" : "", "family" : "Blumstein", "given" : "Daniel T.", "non-dropping-particle" : "", "parse-names" : false, "suffix" : "" } ], "container-title" : "Behavioral Ecology", "id" : "ITEM-1", "issue" : "2", "issued" : { "date-parts" : [ [ "2008" ] ] }, "page" : "448-455", "title" : "Fitness consequences of personality: A meta-analysis", "type" : "article-journal", "volume" : "19" }, "uris" : [ "http://www.mendeley.com/documents/?uuid=1c0396df-ad7f-45c3-b638-39cbb3e73fb9" ] } ], "mendeley" : { "formattedCitation" : "(Smith &amp; Blumstein, 2008)", "plainTextFormattedCitation" : "(Smith &amp; Blumstein, 2008)", "previouslyFormattedCitation" : "(Smith &amp; Blumstein, 2008)" }, "properties" : { "noteIndex" : 0 }, "schema" : "https://github.com/citation-style-language/schema/raw/master/csl-citation.json" }</w:instrText>
      </w:r>
      <w:r>
        <w:fldChar w:fldCharType="separate"/>
      </w:r>
      <w:r w:rsidRPr="00535765">
        <w:rPr>
          <w:noProof/>
        </w:rPr>
        <w:t>(Smith &amp; Blumstein, 2008)</w:t>
      </w:r>
      <w:r>
        <w:fldChar w:fldCharType="end"/>
      </w:r>
      <w:r>
        <w:t>.</w:t>
      </w:r>
    </w:p>
    <w:p w14:paraId="57E18B47" w14:textId="070A1415" w:rsidR="00E326DD" w:rsidRDefault="003571F1" w:rsidP="00B259C4">
      <w:pPr>
        <w:jc w:val="both"/>
      </w:pPr>
      <w:r w:rsidRPr="00C1058F">
        <w:t xml:space="preserve">In some species, males provides no parental care. A female is then thought to make a choice based on only indirect benefits </w:t>
      </w:r>
      <w:r w:rsidRPr="00C1058F">
        <w:fldChar w:fldCharType="begin" w:fldLock="1"/>
      </w:r>
      <w:r w:rsidRPr="00C1058F">
        <w:instrText>ADDIN CSL_CITATION { "citationItems" : [ { "id" : "ITEM-1", "itemData" : { "DOI" : "10.1007/s11692-015-9315-x", "ISBN" : "0071-3260", "ISSN" : "00713260", "abstract" : "Darwin\u2019s concept of sexual selection has been an area of intense research interest for the past half-cen- tury. Research has mainly focused on intersexual selection (selection arising from mate choice), and has particularly focused on the hypothesis that mates are chosen on the basis of \u2018\u2018genetic quality\u2019\u2019 which is \u2018\u2018honestly\u2019\u2019 signaled by sexually dimorphic traits. I discuss these models in the light of evidence that most genetic variation in real populations is either selectively neutral or slightly delete- rious. Since several well-known models have focused on the immune system as a source of heritable variation in fitness, I examine evidence from studies of the vertebrate major histocompatibility complex and its interaction with pathogens. Finally, I discuss alternative hypotheses for the evolution of secondary sexual characteristics that are con- sistent with the prevalence of purifying selection rather than positive selection in most populations. One such model, the random walk model, relies only on the well- attested processes of mutation, purifying selection, and genetic drift, thereby providing an attractive alternative to models that assume ubiquitous positive selection. Keywords", "author" : [ { "dropping-particle" : "", "family" : "Hughes", "given" : "Austin L.", "non-dropping-particle" : "", "parse-names" : false, "suffix" : "" } ], "container-title" : "Evolutionary Biology", "id" : "ITEM-1", "issue" : "3", "issued" : { "date-parts" : [ [ "2015" ] ] }, "page" : "366-378", "publisher" : "Springer US", "title" : "Sexual Selection and Mate Choice: Insights from Neutralist Perspectives", "type" : "article-journal", "volume" : "42" }, "uris" : [ "http://www.mendeley.com/documents/?uuid=7e50bbc8-f2a2-478e-869f-4fc46feb766a" ] } ], "mendeley" : { "formattedCitation" : "(Hughes, 2015)", "plainTextFormattedCitation" : "(Hughes, 2015)", "previouslyFormattedCitation" : "(Hughes, 2015)" }, "properties" : { "noteIndex" : 0 }, "schema" : "https://github.com/citation-style-language/schema/raw/master/csl-citation.json" }</w:instrText>
      </w:r>
      <w:r w:rsidRPr="00C1058F">
        <w:fldChar w:fldCharType="separate"/>
      </w:r>
      <w:r w:rsidRPr="00C1058F">
        <w:rPr>
          <w:noProof/>
        </w:rPr>
        <w:t>(Hughes, 2015)</w:t>
      </w:r>
      <w:r w:rsidRPr="00C1058F">
        <w:fldChar w:fldCharType="end"/>
      </w:r>
      <w:r w:rsidRPr="00C1058F">
        <w:t xml:space="preserve">. The reasons why females care more for their offspring in several species are firstly because a female knows for sure that the offspring is hers, while a male might not be sure. There is little benefit from staying to help raise the offspring of other males </w:t>
      </w:r>
      <w:r w:rsidRPr="00C1058F">
        <w:fldChar w:fldCharType="begin" w:fldLock="1"/>
      </w:r>
      <w:r w:rsidRPr="00C1058F">
        <w:instrText>ADDIN CSL_CITATION { "citationItems" : [ { "id" : "ITEM-1", "itemData" : { "author" : [ { "dropping-particle" : "", "family" : "Davies", "given" : "Nicholas B", "non-dropping-particle" : "", "parse-names" : false, "suffix" : "" }, { "dropping-particle" : "", "family" : "Krebs", "given" : "John R", "non-dropping-particle" : "", "parse-names" : false, "suffix" : "" }, { "dropping-particle" : "", "family" : "West", "given" : "Stuart A", "non-dropping-particle" : "", "parse-names" : false, "suffix" : "" } ], "edition" : "4", "id" : "ITEM-1", "issued" : { "date-parts" : [ [ "2015" ] ] }, "number-of-pages" : "179-221", "publisher" : "Wiley-Blackwell", "title" : "An Introduction to Behavioural Ecology", "type" : "book" }, "uris" : [ "http://www.mendeley.com/documents/?uuid=cdcafff6-7297-4807-83c3-ac4f18be81f3" ] } ], "mendeley" : { "formattedCitation" : "(Davies &lt;i&gt;et al.&lt;/i&gt;, 2015)", "plainTextFormattedCitation" : "(Davies et al., 2015)", "previouslyFormattedCitation" : "(Davies &lt;i&gt;et al.&lt;/i&gt;, 2015)" }, "properties" : { "noteIndex" : 0 }, "schema" : "https://github.com/citation-style-language/schema/raw/master/csl-citation.json" }</w:instrText>
      </w:r>
      <w:r w:rsidRPr="00C1058F">
        <w:fldChar w:fldCharType="separate"/>
      </w:r>
      <w:r w:rsidRPr="00C1058F">
        <w:rPr>
          <w:noProof/>
        </w:rPr>
        <w:t xml:space="preserve">(Davies </w:t>
      </w:r>
      <w:r w:rsidRPr="00C1058F">
        <w:rPr>
          <w:i/>
          <w:noProof/>
        </w:rPr>
        <w:t>et al.</w:t>
      </w:r>
      <w:r w:rsidRPr="00C1058F">
        <w:rPr>
          <w:noProof/>
        </w:rPr>
        <w:t>, 2015)</w:t>
      </w:r>
      <w:r w:rsidRPr="00C1058F">
        <w:fldChar w:fldCharType="end"/>
      </w:r>
      <w:r w:rsidRPr="00C1058F">
        <w:t xml:space="preserve">. Furthermore, when 1 male (out of 20) mates with 1 female 20 times than it has a reproductive success which is 20 times higher than the female. This male should be less willing to care for offspring than a female because parental care would decrease his potential future reproductive success more than it would from her success </w:t>
      </w:r>
      <w:r w:rsidRPr="00C1058F">
        <w:fldChar w:fldCharType="begin" w:fldLock="1"/>
      </w:r>
      <w:r w:rsidRPr="00C1058F">
        <w:instrText>ADDIN CSL_CITATION { "citationItems" : [ { "id" : "ITEM-1", "itemData" : { "author" : [ { "dropping-particle" : "", "family" : "Davies", "given" : "Nicholas B", "non-dropping-particle" : "", "parse-names" : false, "suffix" : "" }, { "dropping-particle" : "", "family" : "Krebs", "given" : "John R", "non-dropping-particle" : "", "parse-names" : false, "suffix" : "" }, { "dropping-particle" : "", "family" : "West", "given" : "Stuart A", "non-dropping-particle" : "", "parse-names" : false, "suffix" : "" } ], "edition" : "4", "id" : "ITEM-1", "issued" : { "date-parts" : [ [ "2015" ] ] }, "number-of-pages" : "179-221", "publisher" : "Wiley-Blackwell", "title" : "An Introduction to Behavioural Ecology", "type" : "book" }, "uris" : [ "http://www.mendeley.com/documents/?uuid=cdcafff6-7297-4807-83c3-ac4f18be81f3" ] } ], "mendeley" : { "formattedCitation" : "(Davies &lt;i&gt;et al.&lt;/i&gt;, 2015)", "plainTextFormattedCitation" : "(Davies et al., 2015)", "previouslyFormattedCitation" : "(Davies &lt;i&gt;et al.&lt;/i&gt;, 2015)" }, "properties" : { "noteIndex" : 0 }, "schema" : "https://github.com/citation-style-language/schema/raw/master/csl-citation.json" }</w:instrText>
      </w:r>
      <w:r w:rsidRPr="00C1058F">
        <w:fldChar w:fldCharType="separate"/>
      </w:r>
      <w:r w:rsidRPr="00C1058F">
        <w:rPr>
          <w:noProof/>
        </w:rPr>
        <w:t xml:space="preserve">(Davies </w:t>
      </w:r>
      <w:r w:rsidRPr="00C1058F">
        <w:rPr>
          <w:i/>
          <w:noProof/>
        </w:rPr>
        <w:t>et al.</w:t>
      </w:r>
      <w:r w:rsidRPr="00C1058F">
        <w:rPr>
          <w:noProof/>
        </w:rPr>
        <w:t>, 2015)</w:t>
      </w:r>
      <w:r w:rsidRPr="00C1058F">
        <w:fldChar w:fldCharType="end"/>
      </w:r>
      <w:r w:rsidRPr="00C1058F">
        <w:t xml:space="preserve">. However, when a male does provide parental care, it is more important for a female to choose her partner wisely. This pairing take up a greater amount of energy than in species with no biparental care </w:t>
      </w:r>
      <w:r w:rsidRPr="00C1058F">
        <w:fldChar w:fldCharType="begin" w:fldLock="1"/>
      </w:r>
      <w:r w:rsidRPr="00C1058F">
        <w:instrText>ADDIN CSL_CITATION { "citationItems" : [ { "id" : "ITEM-1", "itemData" : { "DOI" : "10.1016/j.biocon.2017.01.010", "ISSN" : "00063207", "abstract" : "Successful and cost-effective conservation breeding programs rely largely on animals doing what should come naturally: mate &amp; reproduce. Behavioral management, especially that targeting mate compatibility and choice, will be important to achieve breeding goals efficiently. The endangered giant panda, Ailuropoda melanoleuca, was once notorious for its poor reproductive performance in captivity. Although the panda breeding program has experienced great improvement in recent years, we hypothesized that a better understanding of the role personality traits play in mating behavior could further improve reproductive performance. We used animal caretaker surveys and novel object tests to characterize pandas according to several personality traits\u2014including exploratory, aggressiveness, excitability, fearfulness, and general activity\u2014and tested how variation in these traits influenced mate compatibility and offspring production. Our findings indicate that specific combinations of personality traits showed better reproductive performance than others. Sometimes personality trait similarity enhanced reproduction and sometimes it impaired reproduction, depending on the trait. For example, Excitable males paired with Low-Excitable females had better reproductive outcomes, but pairs with Low-Fearful males regardless of the female's Fearfulness performed better. Males that were more Aggressive than their female partner were more likely to mate and produce cubs than when the female had a higher level of Aggressiveness than the male. Applying these results to breeding management strategies should result in higher reproductive rates and the production of more candidates for China's panda reintroduction program. These results highlight the potential importance of associative mating patterns based on personality for conservation breeding programs for a large number of other species.", "author" : [ { "dropping-particle" : "", "family" : "Martin-Wintle", "given" : "Meghan S.", "non-dropping-particle" : "", "parse-names" : false, "suffix" : "" }, { "dropping-particle" : "", "family" : "Shepherdson", "given" : "David", "non-dropping-particle" : "", "parse-names" : false, "suffix" : "" }, { "dropping-particle" : "", "family" : "Zhang", "given" : "Guiquan", "non-dropping-particle" : "", "parse-names" : false, "suffix" : "" }, { "dropping-particle" : "", "family" : "Huang", "given" : "Yan", "non-dropping-particle" : "", "parse-names" : false, "suffix" : "" }, { "dropping-particle" : "", "family" : "Luo", "given" : "Bo", "non-dropping-particle" : "", "parse-names" : false, "suffix" : "" }, { "dropping-particle" : "", "family" : "Swaisgood", "given" : "Ronald R.", "non-dropping-particle" : "", "parse-names" : false, "suffix" : "" } ], "container-title" : "Biological Conservation", "id" : "ITEM-1", "issued" : { "date-parts" : [ [ "2017" ] ] }, "page" : "27-37", "publisher" : "The Authors", "title" : "Do opposites attract? Effects of personality matching in breeding pairs of captive giant pandas on reproductive success", "type" : "article-journal", "volume" : "207" }, "uris" : [ "http://www.mendeley.com/documents/?uuid=13e81cdf-2701-4b7c-8165-c53bf829f272" ] } ], "mendeley" : { "formattedCitation" : "(Martin-Wintle &lt;i&gt;et al.&lt;/i&gt;, 2017)", "plainTextFormattedCitation" : "(Martin-Wintle et al., 2017)", "previouslyFormattedCitation" : "(Martin-Wintle &lt;i&gt;et al.&lt;/i&gt;, 2017)" }, "properties" : { "noteIndex" : 0 }, "schema" : "https://github.com/citation-style-language/schema/raw/master/csl-citation.json" }</w:instrText>
      </w:r>
      <w:r w:rsidRPr="00C1058F">
        <w:fldChar w:fldCharType="separate"/>
      </w:r>
      <w:r w:rsidRPr="00C1058F">
        <w:rPr>
          <w:noProof/>
        </w:rPr>
        <w:t xml:space="preserve">(Martin-Wintle </w:t>
      </w:r>
      <w:r w:rsidRPr="00C1058F">
        <w:rPr>
          <w:i/>
          <w:noProof/>
        </w:rPr>
        <w:t>et al.</w:t>
      </w:r>
      <w:r w:rsidRPr="00C1058F">
        <w:rPr>
          <w:noProof/>
        </w:rPr>
        <w:t>, 2017)</w:t>
      </w:r>
      <w:r w:rsidRPr="00C1058F">
        <w:fldChar w:fldCharType="end"/>
      </w:r>
      <w:r w:rsidRPr="00C1058F">
        <w:t>.</w:t>
      </w:r>
      <w:r>
        <w:t xml:space="preserve"> </w:t>
      </w:r>
      <w:r w:rsidRPr="00C1058F">
        <w:t xml:space="preserve">The reproductive performance is dependent on various combinations of personality traits, where the optimal combination differs between time, place, individual and species </w:t>
      </w:r>
      <w:r w:rsidRPr="00C1058F">
        <w:fldChar w:fldCharType="begin" w:fldLock="1"/>
      </w:r>
      <w:r>
        <w:instrText>ADDIN CSL_CITATION { "citationItems" : [ { "id" : "ITEM-1", "itemData" : { "DOI" : "10.1016/j.biocon.2017.01.010", "ISSN" : "00063207", "abstract" : "Successful and cost-effective conservation breeding programs rely largely on animals doing what should come naturally: mate &amp; reproduce. Behavioral management, especially that targeting mate compatibility and choice, will be important to achieve breeding goals efficiently. The endangered giant panda, Ailuropoda melanoleuca, was once notorious for its poor reproductive performance in captivity. Although the panda breeding program has experienced great improvement in recent years, we hypothesized that a better understanding of the role personality traits play in mating behavior could further improve reproductive performance. We used animal caretaker surveys and novel object tests to characterize pandas according to several personality traits\u2014including exploratory, aggressiveness, excitability, fearfulness, and general activity\u2014and tested how variation in these traits influenced mate compatibility and offspring production. Our findings indicate that specific combinations of personality traits showed better reproductive performance than others. Sometimes personality trait similarity enhanced reproduction and sometimes it impaired reproduction, depending on the trait. For example, Excitable males paired with Low-Excitable females had better reproductive outcomes, but pairs with Low-Fearful males regardless of the female's Fearfulness performed better. Males that were more Aggressive than their female partner were more likely to mate and produce cubs than when the female had a higher level of Aggressiveness than the male. Applying these results to breeding management strategies should result in higher reproductive rates and the production of more candidates for China's panda reintroduction program. These results highlight the potential importance of associative mating patterns based on personality for conservation breeding programs for a large number of other species.", "author" : [ { "dropping-particle" : "", "family" : "Martin-Wintle", "given" : "Meghan S.", "non-dropping-particle" : "", "parse-names" : false, "suffix" : "" }, { "dropping-particle" : "", "family" : "Shepherdson", "given" : "David", "non-dropping-particle" : "", "parse-names" : false, "suffix" : "" }, { "dropping-particle" : "", "family" : "Zhang", "given" : "Guiquan", "non-dropping-particle" : "", "parse-names" : false, "suffix" : "" }, { "dropping-particle" : "", "family" : "Huang", "given" : "Yan", "non-dropping-particle" : "", "parse-names" : false, "suffix" : "" }, { "dropping-particle" : "", "family" : "Luo", "given" : "Bo", "non-dropping-particle" : "", "parse-names" : false, "suffix" : "" }, { "dropping-particle" : "", "family" : "Swaisgood", "given" : "Ronald R.", "non-dropping-particle" : "", "parse-names" : false, "suffix" : "" } ], "container-title" : "Biological Conservation", "id" : "ITEM-1", "issued" : { "date-parts" : [ [ "2017" ] ] }, "page" : "27-37", "publisher" : "The Authors", "title" : "Do opposites attract? Effects of personality matching in breeding pairs of captive giant pandas on reproductive success", "type" : "article-journal", "volume" : "207" }, "uris" : [ "http://www.mendeley.com/documents/?uuid=13e81cdf-2701-4b7c-8165-c53bf829f272" ] }, { "id" : "ITEM-2", "itemData" : { "DOI" : "10.1111/1365-2656.12610", "ISBN" : "1365-2656 (Electronic)\r0021-8790 (Linking)", "ISSN" : "13652656", "PMID" : "27859289", "abstract" : "1.Despite a central line of research aimed at quantifying relationships between mating success and sexually dimorphic traits (e.g., ornaments), individual variation in sexually selected traits often explains only a modest portion of the variation in mating success.\\r\\n\\r\\n2.Another line of research suggests that a significant portion of the variation in mating success observed in animal populations could be explained by correlational selection, where the fitness advantage of a given trait depends on other components of an individual's phenotype and/or its environment. We tested the hypothesis that interactions between multiple traits within an individual (phenotype-dependence) or between an individual's phenotype and its social environment (context-dependence) can select for individual differences in behaviour (i.e., personality) and social plasticity.\\r\\n\\r\\n3.To quantify the importance of phenotype- and context-dependent selection on mating success, we repeatedly measured the behaviour, social environment, and mating success of about 300 male stream water striders, Aquarius remigis. Rather than explaining individual differences in long-term mating success, we instead quantified how the combination of a male's phenotype interacted with the immediate social context to explain variation in hour-by-hour mating decisions. We suggest that this analysis captures more of the mechanisms leading to differences in mating success\ufff9.\\r\\n\\r\\n4.Males differed consistently in activity, aggressiveness, and social plasticity. The mating advantage of these behavioural traits depended on male morphology and varied with the number of rival males in the pool, suggesting mechanisms selecting for consistent differences in behaviour and social plasticity. Accounting for phenotype- and context-dependence improved the amount of variation in male mating success we explained statistically by 30 \u2013 274%.\\r\\n\\r\\n5.Our analysis of the determinants of male mating success provides important insights into the evolutionary forces that shape phenotypic variation. In particular, our results suggest that sexual selection is likely to favour individual differences in behaviour, social plasticity (i.e. individuals adjusting their behaviour), niche preference (i.e. individuals dispersing to particular social conditions), or social niche construction (i.e. individuals modifying the social environment). The true effect of sexual traits can only be understood in interaction with the individual's p\u2026", "author" : [ { "dropping-particle" : "", "family" : "Montiglio", "given" : "Pierre Olivier", "non-dropping-particle" : "", "parse-names" : false, "suffix" : "" }, { "dropping-particle" : "", "family" : "Wey", "given" : "Tina W.", "non-dropping-particle" : "", "parse-names" : false, "suffix" : "" }, { "dropping-particle" : "", "family" : "Chang", "given" : "Ann T.", "non-dropping-particle" : "", "parse-names" : false, "suffix" : "" }, { "dropping-particle" : "", "family" : "Fogarty", "given" : "Sean", "non-dropping-particle" : "", "parse-names" : false, "suffix" : "" }, { "dropping-particle" : "", "family" : "Sih", "given" : "Andrew", "non-dropping-particle" : "", "parse-names" : false, "suffix" : "" } ], "container-title" : "Journal of Animal Ecology", "id" : "ITEM-2", "issue" : "2", "issued" : { "date-parts" : [ [ "2017" ] ] }, "page" : "213-226", "title" : "Correlational selection on personality and social plasticity: morphology and social context determine behavioural effects on mating success", "type" : "article-journal", "volume" : "86" }, "uris" : [ "http://www.mendeley.com/documents/?uuid=0d028067-ffea-4e9a-8342-0de57267edf2" ] } ], "mendeley" : { "formattedCitation" : "(Martin-Wintle &lt;i&gt;et al.&lt;/i&gt;, 2017; Montiglio &lt;i&gt;et al.&lt;/i&gt;, 2017)", "plainTextFormattedCitation" : "(Martin-Wintle et al., 2017; Montiglio et al., 2017)", "previouslyFormattedCitation" : "(Martin-Wintle &lt;i&gt;et al.&lt;/i&gt;, 2017; Montiglio &lt;i&gt;et al.&lt;/i&gt;, 2017)" }, "properties" : { "noteIndex" : 0 }, "schema" : "https://github.com/citation-style-language/schema/raw/master/csl-citation.json" }</w:instrText>
      </w:r>
      <w:r w:rsidRPr="00C1058F">
        <w:fldChar w:fldCharType="separate"/>
      </w:r>
      <w:r w:rsidRPr="0087463D">
        <w:rPr>
          <w:noProof/>
        </w:rPr>
        <w:t xml:space="preserve">(Martin-Wintle </w:t>
      </w:r>
      <w:r w:rsidRPr="0087463D">
        <w:rPr>
          <w:i/>
          <w:noProof/>
        </w:rPr>
        <w:t>et al.</w:t>
      </w:r>
      <w:r w:rsidRPr="0087463D">
        <w:rPr>
          <w:noProof/>
        </w:rPr>
        <w:t xml:space="preserve">, 2017; Montiglio </w:t>
      </w:r>
      <w:r w:rsidRPr="0087463D">
        <w:rPr>
          <w:i/>
          <w:noProof/>
        </w:rPr>
        <w:t>et al.</w:t>
      </w:r>
      <w:r w:rsidRPr="0087463D">
        <w:rPr>
          <w:noProof/>
        </w:rPr>
        <w:t>, 2017)</w:t>
      </w:r>
      <w:r w:rsidRPr="00C1058F">
        <w:fldChar w:fldCharType="end"/>
      </w:r>
      <w:r w:rsidRPr="00C1058F">
        <w:t xml:space="preserve">. For example in the Giant </w:t>
      </w:r>
      <w:r w:rsidR="00B74AF5">
        <w:t>p</w:t>
      </w:r>
      <w:r w:rsidRPr="00C1058F">
        <w:t>anda (</w:t>
      </w:r>
      <w:proofErr w:type="spellStart"/>
      <w:r w:rsidRPr="00C1058F">
        <w:rPr>
          <w:i/>
          <w:lang w:val="en-US"/>
        </w:rPr>
        <w:t>Ailuropoda</w:t>
      </w:r>
      <w:proofErr w:type="spellEnd"/>
      <w:r w:rsidRPr="00C1058F">
        <w:rPr>
          <w:i/>
          <w:lang w:val="en-US"/>
        </w:rPr>
        <w:t xml:space="preserve"> </w:t>
      </w:r>
      <w:proofErr w:type="spellStart"/>
      <w:r w:rsidRPr="00C1058F">
        <w:rPr>
          <w:i/>
          <w:lang w:val="en-US"/>
        </w:rPr>
        <w:t>melanoleuca</w:t>
      </w:r>
      <w:proofErr w:type="spellEnd"/>
      <w:r w:rsidRPr="00C1058F">
        <w:t xml:space="preserve">); if males were more aggressive than their female partners they had a higher likelihood to mate and produce cubs, while males with higher excitement levels,  had to pair up with low excited females in order to get better reproductive outcomes </w:t>
      </w:r>
      <w:r w:rsidRPr="00C1058F">
        <w:fldChar w:fldCharType="begin" w:fldLock="1"/>
      </w:r>
      <w:r>
        <w:instrText>ADDIN CSL_CITATION { "citationItems" : [ { "id" : "ITEM-1", "itemData" : { "DOI" : "10.1016/j.biocon.2017.01.010", "ISSN" : "00063207", "abstract" : "Successful and cost-effective conservation breeding programs rely largely on animals doing what should come naturally: mate &amp; reproduce. Behavioral management, especially that targeting mate compatibility and choice, will be important to achieve breeding goals efficiently. The endangered giant panda, Ailuropoda melanoleuca, was once notorious for its poor reproductive performance in captivity. Although the panda breeding program has experienced great improvement in recent years, we hypothesized that a better understanding of the role personality traits play in mating behavior could further improve reproductive performance. We used animal caretaker surveys and novel object tests to characterize pandas according to several personality traits\u2014including exploratory, aggressiveness, excitability, fearfulness, and general activity\u2014and tested how variation in these traits influenced mate compatibility and offspring production. Our findings indicate that specific combinations of personality traits showed better reproductive performance than others. Sometimes personality trait similarity enhanced reproduction and sometimes it impaired reproduction, depending on the trait. For example, Excitable males paired with Low-Excitable females had better reproductive outcomes, but pairs with Low-Fearful males regardless of the female's Fearfulness performed better. Males that were more Aggressive than their female partner were more likely to mate and produce cubs than when the female had a higher level of Aggressiveness than the male. Applying these results to breeding management strategies should result in higher reproductive rates and the production of more candidates for China's panda reintroduction program. These results highlight the potential importance of associative mating patterns based on personality for conservation breeding programs for a large number of other species.", "author" : [ { "dropping-particle" : "", "family" : "Martin-Wintle", "given" : "Meghan S.", "non-dropping-particle" : "", "parse-names" : false, "suffix" : "" }, { "dropping-particle" : "", "family" : "Shepherdson", "given" : "David", "non-dropping-particle" : "", "parse-names" : false, "suffix" : "" }, { "dropping-particle" : "", "family" : "Zhang", "given" : "Guiquan", "non-dropping-particle" : "", "parse-names" : false, "suffix" : "" }, { "dropping-particle" : "", "family" : "Huang", "given" : "Yan", "non-dropping-particle" : "", "parse-names" : false, "suffix" : "" }, { "dropping-particle" : "", "family" : "Luo", "given" : "Bo", "non-dropping-particle" : "", "parse-names" : false, "suffix" : "" }, { "dropping-particle" : "", "family" : "Swaisgood", "given" : "Ronald R.", "non-dropping-particle" : "", "parse-names" : false, "suffix" : "" } ], "container-title" : "Biological Conservation", "id" : "ITEM-1", "issued" : { "date-parts" : [ [ "2017" ] ] }, "page" : "27-37", "publisher" : "The Authors", "title" : "Do opposites attract? Effects of personality matching in breeding pairs of captive giant pandas on reproductive success", "type" : "article-journal", "volume" : "207" }, "uris" : [ "http://www.mendeley.com/documents/?uuid=13e81cdf-2701-4b7c-8165-c53bf829f272" ] } ], "mendeley" : { "formattedCitation" : "(Martin-Wintle &lt;i&gt;et al.&lt;/i&gt;, 2017)", "plainTextFormattedCitation" : "(Martin-Wintle et al., 2017)", "previouslyFormattedCitation" : "(Martin-Wintle &lt;i&gt;et al.&lt;/i&gt;, 2017)" }, "properties" : { "noteIndex" : 0 }, "schema" : "https://github.com/citation-style-language/schema/raw/master/csl-citation.json" }</w:instrText>
      </w:r>
      <w:r w:rsidRPr="00C1058F">
        <w:fldChar w:fldCharType="separate"/>
      </w:r>
      <w:r w:rsidRPr="00C1058F">
        <w:rPr>
          <w:noProof/>
        </w:rPr>
        <w:t xml:space="preserve">(Martin-Wintle </w:t>
      </w:r>
      <w:r w:rsidRPr="00C1058F">
        <w:rPr>
          <w:i/>
          <w:noProof/>
        </w:rPr>
        <w:t>et al.</w:t>
      </w:r>
      <w:r w:rsidRPr="00C1058F">
        <w:rPr>
          <w:noProof/>
        </w:rPr>
        <w:t>, 2017)</w:t>
      </w:r>
      <w:r w:rsidRPr="00C1058F">
        <w:fldChar w:fldCharType="end"/>
      </w:r>
      <w:r w:rsidRPr="00C1058F">
        <w:t>.</w:t>
      </w:r>
      <w:r>
        <w:t xml:space="preserve"> Thus the preference for male personality traits is partially based on whether paternal care is provided.</w:t>
      </w:r>
    </w:p>
    <w:p w14:paraId="045D36C0" w14:textId="6D6713A1" w:rsidR="003571F1" w:rsidRPr="003571F1" w:rsidRDefault="003571F1" w:rsidP="00B259C4">
      <w:pPr>
        <w:jc w:val="both"/>
      </w:pPr>
    </w:p>
    <w:p w14:paraId="44AE7E59" w14:textId="0E4E6A85" w:rsidR="00BD74C7" w:rsidRPr="001B729F" w:rsidRDefault="009A0547" w:rsidP="00B259C4">
      <w:pPr>
        <w:pStyle w:val="Heading2"/>
        <w:jc w:val="both"/>
      </w:pPr>
      <w:r w:rsidRPr="001B729F">
        <w:rPr>
          <w:sz w:val="28"/>
        </w:rPr>
        <w:t>Discussion</w:t>
      </w:r>
    </w:p>
    <w:p w14:paraId="63D2DD36" w14:textId="08B38792" w:rsidR="000E4DAB" w:rsidRDefault="001B729F" w:rsidP="00B259C4">
      <w:pPr>
        <w:spacing w:after="0"/>
        <w:jc w:val="both"/>
      </w:pPr>
      <w:r>
        <w:t>My review reveals</w:t>
      </w:r>
      <w:r w:rsidR="002601A9">
        <w:t xml:space="preserve"> </w:t>
      </w:r>
      <w:r w:rsidR="00290BE2">
        <w:t xml:space="preserve">that animal personality plays a very important role in sexual selection. </w:t>
      </w:r>
      <w:r w:rsidR="003053FD">
        <w:t xml:space="preserve">Personality traits </w:t>
      </w:r>
      <w:r w:rsidR="00CB12F7">
        <w:t xml:space="preserve">seem to be under sexual selection. Traits such as boldness can </w:t>
      </w:r>
      <w:r w:rsidR="009A7182">
        <w:t>signal male quality and can provide both direct- and indirect benefits</w:t>
      </w:r>
      <w:r w:rsidR="00625B8C">
        <w:t xml:space="preserve"> (Table 1)</w:t>
      </w:r>
      <w:r w:rsidR="009A7182">
        <w:t xml:space="preserve"> </w:t>
      </w:r>
      <w:r w:rsidR="002C36AD" w:rsidRPr="009A7182">
        <w:fldChar w:fldCharType="begin" w:fldLock="1"/>
      </w:r>
      <w:r w:rsidR="00A11338" w:rsidRPr="009A7182">
        <w:instrText>ADDIN CSL_CITATION { "citationItems" : [ { "id" : "ITEM-1", "itemData" : { "DOI" : "10.1111/j.1469-185X.2009.00101.x", "ISBN" : "1469-185X", "ISSN" : "14647931", "PMID" : "19922534", "abstract" : "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 "author" : [ { "dropping-particle" : "", "family" : "Schuett", "given" : "Wiebke", "non-dropping-particle" : "", "parse-names" : false, "suffix" : "" }, { "dropping-particle" : "", "family" : "Tregenza", "given" : "Tom", "non-dropping-particle" : "", "parse-names" : false, "suffix" : "" }, { "dropping-particle" : "", "family" : "Dall", "given" : "Sasha R. X.", "non-dropping-particle" : "", "parse-names" : false, "suffix" : "" } ], "container-title" : "Biological Reviews", "id" : "ITEM-1", "issue" : "2", "issued" : { "date-parts" : [ [ "2010" ] ] }, "page" : "217-246", "title" : "Sexual selection and animal personality", "type" : "article-journal", "volume" : "85" }, "uris" : [ "http://www.mendeley.com/documents/?uuid=1760edaa-34e6-4d31-8b67-1137423f5199" ] }, { "id" : "ITEM-2", "itemData" : { "DOI" : "10.1016/j.cub.2010.11.053", "ISBN" : "0960-9822", "ISSN" : "09609822", "PMID" : "21256434", "abstract" : "Sexual selection is a concept that has probably been misunderstood and misrepresented more than any other idea in evolutionary biology, confusion that continues to the present day. We are not entirely sure why this is, but sexual politics seems to have played its role, as does a failure to understand what sexual selection is and why it was initially invoked. While in some ways less intuitive than natural selection, sexual selection is conceptually identical to it, and evolution via either mechanism will occur given sufficient genetic variation. Recent claims that sexual selection theory is fundamentally flawed are simply wrong and ignore an enormous body of evidence that provides a bedrock of support for this major mechanism of organic evolution. In fact it is partly due to this solid foundation that current research has largely shifted from documenting whether or not sexual selection occurs, to addressing more complex evolutionary questions.", "author" : [ { "dropping-particle" : "", "family" : "Hosken", "given" : "David J.", "non-dropping-particle" : "", "parse-names" : false, "suffix" : "" }, { "dropping-particle" : "", "family" : "House", "given" : "Clarissa M.", "non-dropping-particle" : "", "parse-names" : false, "suffix" : "" } ], "container-title" : "Current Biology", "id" : "ITEM-2", "issue" : "2", "issued" : { "date-parts" : [ [ "2011" ] ] }, "page" : "R62-R65", "publisher" : "Elsevier", "title" : "Sexual selection", "type" : "article-journal", "volume" : "21" }, "uris" : [ "http://www.mendeley.com/documents/?uuid=2c61b8b1-b7f9-4689-b754-fab9d9d67f27" ] }, { "id" : "ITEM-3", "itemData" : { "DOI" : "10.1007/s11692-015-9315-x", "ISBN" : "0071-3260", "ISSN" : "00713260", "abstract" : "Darwin\u2019s concept of sexual selection has been an area of intense research interest for the past half-cen- tury. Research has mainly focused on intersexual selection (selection arising from mate choice), and has particularly focused on the hypothesis that mates are chosen on the basis of \u2018\u2018genetic quality\u2019\u2019 which is \u2018\u2018honestly\u2019\u2019 signaled by sexually dimorphic traits. I discuss these models in the light of evidence that most genetic variation in real populations is either selectively neutral or slightly delete- rious. Since several well-known models have focused on the immune system as a source of heritable variation in fitness, I examine evidence from studies of the vertebrate major histocompatibility complex and its interaction with pathogens. Finally, I discuss alternative hypotheses for the evolution of secondary sexual characteristics that are con- sistent with the prevalence of purifying selection rather than positive selection in most populations. One such model, the random walk model, relies only on the well- attested processes of mutation, purifying selection, and genetic drift, thereby providing an attractive alternative to models that assume ubiquitous positive selection. Keywords", "author" : [ { "dropping-particle" : "", "family" : "Hughes", "given" : "Austin L.", "non-dropping-particle" : "", "parse-names" : false, "suffix" : "" } ], "container-title" : "Evolutionary Biology", "id" : "ITEM-3", "issue" : "3", "issued" : { "date-parts" : [ [ "2015" ] ] }, "page" : "366-378", "publisher" : "Springer US", "title" : "Sexual Selection and Mate Choice: Insights from Neutralist Perspectives", "type" : "article-journal", "volume" : "42" }, "uris" : [ "http://www.mendeley.com/documents/?uuid=7e50bbc8-f2a2-478e-869f-4fc46feb766a" ] } ], "mendeley" : { "formattedCitation" : "(Schuett &lt;i&gt;et al.&lt;/i&gt;, 2010; Hosken &amp; House, 2011; Hughes, 2015)", "plainTextFormattedCitation" : "(Schuett et al., 2010; Hosken &amp; House, 2011; Hughes, 2015)", "previouslyFormattedCitation" : "(Schuett &lt;i&gt;et al.&lt;/i&gt;, 2010; Hosken &amp; House, 2011; Hughes, 2015)" }, "properties" : { "noteIndex" : 0 }, "schema" : "https://github.com/citation-style-language/schema/raw/master/csl-citation.json" }</w:instrText>
      </w:r>
      <w:r w:rsidR="002C36AD" w:rsidRPr="009A7182">
        <w:fldChar w:fldCharType="separate"/>
      </w:r>
      <w:r w:rsidR="002C36AD" w:rsidRPr="009A7182">
        <w:rPr>
          <w:noProof/>
        </w:rPr>
        <w:t xml:space="preserve">(Schuett </w:t>
      </w:r>
      <w:r w:rsidR="002C36AD" w:rsidRPr="009A7182">
        <w:rPr>
          <w:i/>
          <w:noProof/>
        </w:rPr>
        <w:t>et al.</w:t>
      </w:r>
      <w:r w:rsidR="002C36AD" w:rsidRPr="009A7182">
        <w:rPr>
          <w:noProof/>
        </w:rPr>
        <w:t>, 2010; Hosken &amp; House, 2011; Hughes, 2015)</w:t>
      </w:r>
      <w:r w:rsidR="002C36AD" w:rsidRPr="009A7182">
        <w:fldChar w:fldCharType="end"/>
      </w:r>
      <w:r w:rsidR="002C36AD" w:rsidRPr="009A7182">
        <w:t>.</w:t>
      </w:r>
      <w:r w:rsidR="009A7182">
        <w:t xml:space="preserve"> </w:t>
      </w:r>
      <w:r w:rsidR="00C0469A">
        <w:t xml:space="preserve">When looking at mating patterns, assortative mating by personality </w:t>
      </w:r>
      <w:r w:rsidR="00920D29">
        <w:t xml:space="preserve">rather </w:t>
      </w:r>
      <w:r w:rsidR="00C0469A">
        <w:t xml:space="preserve">seems to be a rule </w:t>
      </w:r>
      <w:r w:rsidR="00920D29">
        <w:t xml:space="preserve">than the exception in nature </w:t>
      </w:r>
      <w:r w:rsidR="00920D29" w:rsidRPr="00043C1B">
        <w:t>(</w:t>
      </w:r>
      <w:r w:rsidR="000C579D" w:rsidRPr="00043C1B">
        <w:t>58.8</w:t>
      </w:r>
      <w:r w:rsidR="00043C1B" w:rsidRPr="00043C1B">
        <w:t>%</w:t>
      </w:r>
      <w:r w:rsidR="000C579D" w:rsidRPr="00043C1B">
        <w:t xml:space="preserve"> of the reviewed literature</w:t>
      </w:r>
      <w:r w:rsidR="003C5F63">
        <w:t xml:space="preserve"> </w:t>
      </w:r>
      <w:r w:rsidR="00043C1B" w:rsidRPr="00043C1B">
        <w:t>showed the presence of</w:t>
      </w:r>
      <w:r w:rsidR="00920D29" w:rsidRPr="00043C1B">
        <w:t xml:space="preserve"> assortative mating</w:t>
      </w:r>
      <w:r w:rsidR="006103BF">
        <w:t xml:space="preserve"> (Fig. 1)</w:t>
      </w:r>
      <w:r w:rsidR="00920D29" w:rsidRPr="00043C1B">
        <w:t xml:space="preserve">). </w:t>
      </w:r>
      <w:r w:rsidR="00920D29">
        <w:t>Resulting in t</w:t>
      </w:r>
      <w:r w:rsidR="00A11338">
        <w:t xml:space="preserve">hese </w:t>
      </w:r>
      <w:r w:rsidR="003F52FF">
        <w:t>mat</w:t>
      </w:r>
      <w:r w:rsidR="00920D29">
        <w:t>ing decisions</w:t>
      </w:r>
      <w:r w:rsidR="00A11338">
        <w:t xml:space="preserve"> </w:t>
      </w:r>
      <w:r w:rsidR="00920D29">
        <w:t xml:space="preserve">being mostly </w:t>
      </w:r>
      <w:r w:rsidR="00A11338">
        <w:t>depend</w:t>
      </w:r>
      <w:r w:rsidR="00920D29">
        <w:t>en</w:t>
      </w:r>
      <w:r w:rsidR="00DA04E0">
        <w:t>t</w:t>
      </w:r>
      <w:r w:rsidR="00920D29">
        <w:t xml:space="preserve"> </w:t>
      </w:r>
      <w:r w:rsidR="00A11338">
        <w:t>on parental care</w:t>
      </w:r>
      <w:r w:rsidR="00590555">
        <w:t xml:space="preserve"> </w:t>
      </w:r>
      <w:r w:rsidR="00A11338">
        <w:fldChar w:fldCharType="begin" w:fldLock="1"/>
      </w:r>
      <w:r w:rsidR="0013531A">
        <w:instrText>ADDIN CSL_CITATION { "citationItems" : [ { "id" : "ITEM-1", "itemData" : { "DOI" : "10.1007/s10164-018-0541-4", "ISBN" : "0123456789", "ISSN" : "02890771", "abstract" : "Personality is defined as consistency in individual differences in organismal behavior across time or context, a phenomenon of interest within behavioral and evolutionary ecology. Empirical data have revealed an ever-increasing number and diversity of taxa that display these phenotypic patterns in both wild and captive settings. Moreover, these behavioral traits are frequently linked to wild behavior, life history strategies, and measures of individual fitness. Understanding personality is of particular importance for some animals, such as large carnivores, which may express maladaptive behavior that can lead to conflict with humans. To date, few studies of personality exist on large carnivores and none have investigated the presence of personality in black bears (Ursus americanus). Through focal animal sampling, and open field, novel object, and startle object tests, we investigate the potential for personality in captive black bear cubs. Results indicate the presence of personality, with consistency in behavior across five metrics for the bold-shy axis, and eight sampling events measuring responses for the activity axis. Information presented here reveals the presence of personality in black bear cubs, and may provide a framework for future investigations into relationships of personality with ecology and life history.", "author" : [ { "dropping-particle" : "", "family" : "Myers", "given" : "Patrick J.", "non-dropping-particle" : "", "parse-names" : false, "suffix" : "" }, { "dropping-particle" : "", "family" : "Young", "given" : "Julie K.", "non-dropping-particle" : "", "parse-names" : false, "suffix" : "" } ], "container-title" : "Journal of Ethology", "id" : "ITEM-1", "issue" : "2", "issued" : { "date-parts" : [ [ "2018" ] ] }, "page" : "117-124", "publisher" : "Springer Japan", "title" : "Consistent individual behavior: evidence of personality in black bears", "type" : "article-journal", "volume" : "36" }, "uris" : [ "http://www.mendeley.com/documents/?uuid=de5b715d-4ecd-436a-843a-34000bd3ded7" ] } ], "mendeley" : { "formattedCitation" : "(Myers &amp; Young, 2018)", "plainTextFormattedCitation" : "(Myers &amp; Young, 2018)", "previouslyFormattedCitation" : "(Myers &amp; Young, 2018)" }, "properties" : { "noteIndex" : 0 }, "schema" : "https://github.com/citation-style-language/schema/raw/master/csl-citation.json" }</w:instrText>
      </w:r>
      <w:r w:rsidR="00A11338">
        <w:fldChar w:fldCharType="separate"/>
      </w:r>
      <w:r w:rsidR="00A11338" w:rsidRPr="00A11338">
        <w:rPr>
          <w:noProof/>
        </w:rPr>
        <w:t>(Myers &amp; Young, 2018)</w:t>
      </w:r>
      <w:r w:rsidR="00A11338">
        <w:fldChar w:fldCharType="end"/>
      </w:r>
      <w:r w:rsidR="00590555">
        <w:t xml:space="preserve">. </w:t>
      </w:r>
    </w:p>
    <w:p w14:paraId="030C7492" w14:textId="7C5AAC17" w:rsidR="000E4DAB" w:rsidRDefault="000E4DAB" w:rsidP="00B259C4">
      <w:pPr>
        <w:spacing w:after="0"/>
        <w:jc w:val="both"/>
      </w:pPr>
    </w:p>
    <w:p w14:paraId="16FF90A7" w14:textId="536993C7" w:rsidR="00B70131" w:rsidRDefault="002601A9" w:rsidP="00B259C4">
      <w:pPr>
        <w:spacing w:after="0"/>
        <w:jc w:val="both"/>
      </w:pPr>
      <w:r>
        <w:t>D</w:t>
      </w:r>
      <w:r w:rsidR="006F5216">
        <w:t>espite an increasing interest in animal personality, there are still a lot of gaps i</w:t>
      </w:r>
      <w:r w:rsidR="0094617A">
        <w:t>n</w:t>
      </w:r>
      <w:r w:rsidR="006F5216">
        <w:t xml:space="preserve"> the present knowledge</w:t>
      </w:r>
      <w:r w:rsidR="00EA03C2">
        <w:t xml:space="preserve">. </w:t>
      </w:r>
      <w:r w:rsidR="00950331">
        <w:t>First, within the reviewed studies</w:t>
      </w:r>
      <w:r w:rsidR="00BB5292">
        <w:t xml:space="preserve"> there are some uncertainties </w:t>
      </w:r>
      <w:r w:rsidR="00BA0603">
        <w:t xml:space="preserve">in how the experiments were performed. </w:t>
      </w:r>
      <w:r>
        <w:t>T</w:t>
      </w:r>
      <w:r w:rsidR="00066A08">
        <w:t>able 1</w:t>
      </w:r>
      <w:r>
        <w:t xml:space="preserve"> shows that</w:t>
      </w:r>
      <w:r w:rsidR="00066A08">
        <w:t xml:space="preserve"> most of the </w:t>
      </w:r>
      <w:r w:rsidR="005037C5">
        <w:t xml:space="preserve">experimental </w:t>
      </w:r>
      <w:r w:rsidR="00066A08">
        <w:t xml:space="preserve">studies were carried out in </w:t>
      </w:r>
      <w:r w:rsidR="00E63238">
        <w:t>the lab (</w:t>
      </w:r>
      <w:r w:rsidR="00066A08">
        <w:t>captivity</w:t>
      </w:r>
      <w:r w:rsidR="00E63238">
        <w:t>)</w:t>
      </w:r>
      <w:r w:rsidR="00F51FAB">
        <w:t xml:space="preserve"> (</w:t>
      </w:r>
      <w:r w:rsidR="005C58E9">
        <w:t>60% as seen in Figure 3)</w:t>
      </w:r>
      <w:r w:rsidR="00D930C3">
        <w:t xml:space="preserve">. </w:t>
      </w:r>
      <w:r w:rsidR="00BF1959">
        <w:t xml:space="preserve">The experimental studies were the only studies that provided </w:t>
      </w:r>
      <w:r w:rsidR="00A0050E">
        <w:t xml:space="preserve">information about either lab or field experiments. </w:t>
      </w:r>
      <w:r w:rsidR="00D930C3">
        <w:t xml:space="preserve">The </w:t>
      </w:r>
      <w:r w:rsidR="000A3E32">
        <w:t>advantage here is that t</w:t>
      </w:r>
      <w:r w:rsidR="00D930C3">
        <w:t xml:space="preserve">his makes it easier to study the animal species and </w:t>
      </w:r>
      <w:r w:rsidR="00082DBD">
        <w:t>control</w:t>
      </w:r>
      <w:r w:rsidR="00C8177B">
        <w:t xml:space="preserve"> or standardise the environmental conditions. Furthermore, </w:t>
      </w:r>
      <w:r w:rsidR="000A3E32">
        <w:t xml:space="preserve">the experiment can be repeated with more ease. </w:t>
      </w:r>
      <w:r w:rsidR="00EA09C7">
        <w:t xml:space="preserve">The problem is that the circumstances for animals in </w:t>
      </w:r>
      <w:r w:rsidR="00247FA1">
        <w:t>that have been examined in the lab</w:t>
      </w:r>
      <w:r w:rsidR="00EA09C7">
        <w:t xml:space="preserve"> are not comparable to the ones in the wild. For example, there are no predators present in </w:t>
      </w:r>
      <w:r w:rsidR="00CC66B6">
        <w:t>captivity</w:t>
      </w:r>
      <w:r w:rsidR="00BA5B02">
        <w:t>. This can possible cause very different behavioural reactions</w:t>
      </w:r>
      <w:r w:rsidR="00CB2DAC">
        <w:t xml:space="preserve"> </w:t>
      </w:r>
      <w:r w:rsidR="00CB2DAC">
        <w:fldChar w:fldCharType="begin" w:fldLock="1"/>
      </w:r>
      <w:r w:rsidR="00F85BA8">
        <w:instrText>ADDIN CSL_CITATION { "citationItems" : [ { "id" : "ITEM-1", "itemData" : { "DOI" : "10.1098/rspb.2008.0025", "ISBN" : "0962-8452", "ISSN" : "0962-8452", "PMID" : "18331983", "abstract" : "Many phenotypic traits show plasticity but behaviour is often considered the 'most plastic' aspect of phenotype as it is likely to show the quickest response to temporal changes in conditions or 'situation'. However, it has also been noted that constraints on sensory acuity, cognitive structure and physiological capacities place limits on behavioural plasticity. Such limits to plasticity may generate consistent differences in behaviour between individuals from the same population. It has recently been suggested that these consistent differences in individual behaviour may be adaptive and the term 'animal personalities' has been used to describe them. In many cases, however, a degree of both behavioural plasticity and relative consistency is probable. To understand the possible functions of animal personalities, it is necessary to determine the relative strength of each tendency and this may be achieved by comparison of statistical effect sizes for tests of difference and concordance. Here, we describe a new statistical framework for making such comparisons and investigate cross-situational plasticity and consistency in the duration of startle responses in the European hermit crab Pagurus bernhardus, in the field and the laboratory. The effect sizes of tests for behavioural consistency were greater than for tests of behavioural plasticity, indicating for the first time the presence of animal personalities in a crustacean model.", "author" : [ { "dropping-particle" : "", "family" : "Briffa", "given" : "M.", "non-dropping-particle" : "", "parse-names" : false, "suffix" : "" }, { "dropping-particle" : "", "family" : "Rundle", "given" : "S. D", "non-dropping-particle" : "", "parse-names" : false, "suffix" : "" }, { "dropping-particle" : "", "family" : "Fryer", "given" : "A.", "non-dropping-particle" : "", "parse-names" : false, "suffix" : "" } ], "container-title" : "Proceedings of the Royal Society B: Biological Sciences", "id" : "ITEM-1", "issue" : "1640", "issued" : { "date-parts" : [ [ "2008" ] ] }, "page" : "1305-1311", "title" : "Comparing the strength of behavioural plasticity and consistency across situations: animal personalities in the hermit crab Pagurus bernhardus", "type" : "article-journal", "volume" : "275" }, "uris" : [ "http://www.mendeley.com/documents/?uuid=05595b34-7f34-4386-bc84-8b73e24cdf3a" ] } ], "mendeley" : { "formattedCitation" : "(Briffa &lt;i&gt;et al.&lt;/i&gt;, 2008)", "plainTextFormattedCitation" : "(Briffa et al., 2008)", "previouslyFormattedCitation" : "(Briffa &lt;i&gt;et al.&lt;/i&gt;, 2008)" }, "properties" : { "noteIndex" : 0 }, "schema" : "https://github.com/citation-style-language/schema/raw/master/csl-citation.json" }</w:instrText>
      </w:r>
      <w:r w:rsidR="00CB2DAC">
        <w:fldChar w:fldCharType="separate"/>
      </w:r>
      <w:r w:rsidR="00CB2DAC" w:rsidRPr="00CB2DAC">
        <w:rPr>
          <w:noProof/>
        </w:rPr>
        <w:t xml:space="preserve">(Briffa </w:t>
      </w:r>
      <w:r w:rsidR="00CB2DAC" w:rsidRPr="00CB2DAC">
        <w:rPr>
          <w:i/>
          <w:noProof/>
        </w:rPr>
        <w:t>et al.</w:t>
      </w:r>
      <w:r w:rsidR="00CB2DAC" w:rsidRPr="00CB2DAC">
        <w:rPr>
          <w:noProof/>
        </w:rPr>
        <w:t>, 2008)</w:t>
      </w:r>
      <w:r w:rsidR="00CB2DAC">
        <w:fldChar w:fldCharType="end"/>
      </w:r>
      <w:r w:rsidR="003500BF">
        <w:t xml:space="preserve">. </w:t>
      </w:r>
      <w:r w:rsidR="003500BF" w:rsidRPr="00AC7B14">
        <w:t xml:space="preserve">Thus, when capturing wild animals and studying them in </w:t>
      </w:r>
      <w:r w:rsidR="00247FA1">
        <w:t>the lab</w:t>
      </w:r>
      <w:r w:rsidR="003500BF" w:rsidRPr="00AC7B14">
        <w:t xml:space="preserve">, </w:t>
      </w:r>
      <w:r w:rsidR="00AC7B14" w:rsidRPr="00AC7B14">
        <w:t xml:space="preserve">it </w:t>
      </w:r>
      <w:r w:rsidR="003500BF" w:rsidRPr="00AC7B14">
        <w:t>can change the</w:t>
      </w:r>
      <w:r w:rsidR="00AC7B14" w:rsidRPr="00AC7B14">
        <w:t xml:space="preserve"> way they behave from how they would in the wild</w:t>
      </w:r>
      <w:r w:rsidR="003500BF" w:rsidRPr="00AC7B14">
        <w:t xml:space="preserve">, which </w:t>
      </w:r>
      <w:r w:rsidR="000B5913" w:rsidRPr="00AC7B14">
        <w:t xml:space="preserve">gives faulty data. </w:t>
      </w:r>
      <w:r w:rsidR="00013A02">
        <w:t xml:space="preserve">Unfortunately, some animal species simply cannot be studied in the wild, which makes accurate research on animal personality incredibly hard. </w:t>
      </w:r>
      <w:r w:rsidR="000B5913">
        <w:t xml:space="preserve">Furthermore, </w:t>
      </w:r>
      <w:r w:rsidR="00CA135A">
        <w:t xml:space="preserve">note that </w:t>
      </w:r>
      <w:r w:rsidR="00047375">
        <w:t xml:space="preserve">distinction between lab and field studies were only made in the reviewed experimental literatures. </w:t>
      </w:r>
      <w:r w:rsidR="00E4086B">
        <w:t xml:space="preserve">The descriptive studies were either unclear or mentioned both </w:t>
      </w:r>
      <w:r w:rsidR="00CA135A">
        <w:t>lab and field work.</w:t>
      </w:r>
    </w:p>
    <w:p w14:paraId="2C2DB4CD" w14:textId="7AF2D0FF" w:rsidR="00E24A58" w:rsidRPr="00173ECB" w:rsidRDefault="00013A02" w:rsidP="00B259C4">
      <w:pPr>
        <w:spacing w:after="0"/>
        <w:jc w:val="both"/>
        <w:rPr>
          <w:color w:val="FF0000"/>
        </w:rPr>
      </w:pPr>
      <w:r>
        <w:t xml:space="preserve">For future research I would suggest to </w:t>
      </w:r>
      <w:r w:rsidR="000E2DC8">
        <w:t xml:space="preserve">compare the behaviour of a wildtype individual both in the field and in captivity to see whether or not the </w:t>
      </w:r>
      <w:r w:rsidR="009F6EDA">
        <w:t xml:space="preserve">behaviour changes a lot in these different circumstances. </w:t>
      </w:r>
      <w:r w:rsidR="00976FB4" w:rsidRPr="0046695F">
        <w:t xml:space="preserve">If the behaviour does not show a significant change, it might be good to investigate </w:t>
      </w:r>
      <w:r w:rsidR="00517B0A" w:rsidRPr="0046695F">
        <w:t xml:space="preserve">individual differences </w:t>
      </w:r>
      <w:r w:rsidR="0046695F" w:rsidRPr="0046695F">
        <w:t xml:space="preserve">in behavioural </w:t>
      </w:r>
      <w:r w:rsidR="00976FB4" w:rsidRPr="0046695F">
        <w:t>consistency more</w:t>
      </w:r>
      <w:r w:rsidR="00545BAB" w:rsidRPr="0046695F">
        <w:t>. Th</w:t>
      </w:r>
      <w:r w:rsidR="0046695F" w:rsidRPr="0046695F">
        <w:t>is</w:t>
      </w:r>
      <w:r w:rsidR="00545BAB" w:rsidRPr="0046695F">
        <w:t xml:space="preserve"> effects of individual differences </w:t>
      </w:r>
      <w:r w:rsidR="00EB5CCF" w:rsidRPr="0046695F">
        <w:t>has been shown little to no attention</w:t>
      </w:r>
      <w:r w:rsidR="00F85BA8" w:rsidRPr="0046695F">
        <w:t xml:space="preserve"> </w:t>
      </w:r>
      <w:r w:rsidR="00F85BA8">
        <w:fldChar w:fldCharType="begin" w:fldLock="1"/>
      </w:r>
      <w:r w:rsidR="00593CFB">
        <w:instrText>ADDIN CSL_CITATION { "citationItems" : [ { "id" : "ITEM-1", "itemData" : { "DOI" : "10.1371/journal.pone.0195766", "ISBN" : "1111111111", "ISSN" : "19326203", "abstract" : "Although personality traits can largely affect individual fitness we know little about the evolutionary forces generating and maintaining personality variation. Here, we investigated the hypothesis that personality variation in aggression is sexually selected in the monogamous, bi-parental cichlid Pelvicachromis pulcher. In this species, breeding pairs form territories and they aggressively defend their territory and offspring against con- and heterospecific intruders. In our mate choice study, we followed up two alternative hypotheses. We either expected females to show a directional preference for a high level and high consistency of aggression (potentially indicating mate choice for male parental quality). Alternatively, we expected females to choose males for (dis-)similarity in the level/consistency of aggression (potentially indicating mate choice for compatibility). Individual level and consistency of aggression were assessed for males and females using mirror tests. After eavesdropping on aggressive behaviour of two males (differing in level and consistency of aggression) females were then allowed to choose between the two males. Males, but not females, showed personality variation in aggression. Further, females generally preferred consistent over inconsistent males independent of their level of aggression. We did not detect a general preference for the level of male aggression. However, we found an above average preference for consistent high-aggression males; whereas female preference for inconsistent high-aggression did not deviate from random choice. Our results suggest behavioural consistency of aggression in male rainbow kribs is selected for via female mate choice. Further, our study underlines the importance of considering both the level and the consistency of a behavioural trait in studies of animal behaviour.", "author" : [ { "dropping-particle" : "", "family" : "Scherer", "given" : "Ulrike", "non-dropping-particle" : "", "parse-names" : false, "suffix" : "" }, { "dropping-particle" : "", "family" : "Kuhnhardt", "given" : "Mira", "non-dropping-particle" : "", "parse-names" : false, "suffix" : "" }, { "dropping-particle" : "", "family" : "Schuett", "given" : "Wiebke", "non-dropping-particle" : "", "parse-names" : false, "suffix" : "" } ], "container-title" : "PLoS ONE", "id" : "ITEM-1", "issue" : "4", "issued" : { "date-parts" : [ [ "2018" ] ] }, "page" : "1-14", "title" : "Predictability is attractive: Female preference for behaviourally consistent males but no preference for the level of male aggression in a bi-parental cichlid", "type" : "article-journal", "volume" : "13" }, "uris" : [ "http://www.mendeley.com/documents/?uuid=17511be5-c77e-4176-89de-24b9de61d910" ] } ], "mendeley" : { "formattedCitation" : "(Scherer &lt;i&gt;et al.&lt;/i&gt;, 2018)", "plainTextFormattedCitation" : "(Scherer et al., 2018)", "previouslyFormattedCitation" : "(Scherer &lt;i&gt;et al.&lt;/i&gt;, 2018)" }, "properties" : { "noteIndex" : 0 }, "schema" : "https://github.com/citation-style-language/schema/raw/master/csl-citation.json" }</w:instrText>
      </w:r>
      <w:r w:rsidR="00F85BA8">
        <w:fldChar w:fldCharType="separate"/>
      </w:r>
      <w:r w:rsidR="00F85BA8" w:rsidRPr="00F85BA8">
        <w:rPr>
          <w:noProof/>
        </w:rPr>
        <w:t xml:space="preserve">(Scherer </w:t>
      </w:r>
      <w:r w:rsidR="00F85BA8" w:rsidRPr="00F85BA8">
        <w:rPr>
          <w:i/>
          <w:noProof/>
        </w:rPr>
        <w:t>et al.</w:t>
      </w:r>
      <w:r w:rsidR="00F85BA8" w:rsidRPr="00F85BA8">
        <w:rPr>
          <w:noProof/>
        </w:rPr>
        <w:t>, 2018)</w:t>
      </w:r>
      <w:r w:rsidR="00F85BA8">
        <w:fldChar w:fldCharType="end"/>
      </w:r>
      <w:r w:rsidR="00F85BA8">
        <w:t xml:space="preserve">. Next I would suggest </w:t>
      </w:r>
      <w:r w:rsidR="00C046E5">
        <w:t xml:space="preserve">follow-up breeding experiments </w:t>
      </w:r>
      <w:r w:rsidR="00C50F6B">
        <w:t xml:space="preserve">to determine </w:t>
      </w:r>
      <w:r w:rsidR="00F84EEB">
        <w:t xml:space="preserve">if </w:t>
      </w:r>
      <w:r w:rsidR="000A6FC4">
        <w:t xml:space="preserve">females choose males because of </w:t>
      </w:r>
      <w:r w:rsidR="004B512B">
        <w:t>direct or indirect benefits</w:t>
      </w:r>
      <w:r w:rsidR="000A6FC4">
        <w:t>.</w:t>
      </w:r>
      <w:r w:rsidR="006967DA">
        <w:t xml:space="preserve"> By using breeding experiments, it </w:t>
      </w:r>
      <w:r w:rsidR="004B512B">
        <w:t>c</w:t>
      </w:r>
      <w:r w:rsidR="006967DA">
        <w:t xml:space="preserve">an be observed if </w:t>
      </w:r>
      <w:r w:rsidR="0044248F">
        <w:t xml:space="preserve">there is paternal care and if female choices are </w:t>
      </w:r>
      <w:r w:rsidR="005C62B2">
        <w:t>heritable</w:t>
      </w:r>
      <w:r w:rsidR="00736568">
        <w:t xml:space="preserve"> </w:t>
      </w:r>
      <w:r w:rsidR="00736568">
        <w:fldChar w:fldCharType="begin" w:fldLock="1"/>
      </w:r>
      <w:r w:rsidR="001D272C">
        <w:instrText>ADDIN CSL_CITATION { "citationItems" : [ { "id" : "ITEM-1", "itemData" : { "DOI" : "10.1371/journal.pone.0195766", "ISBN" : "1111111111", "ISSN" : "19326203", "abstract" : "Although personality traits can largely affect individual fitness we know little about the evolutionary forces generating and maintaining personality variation. Here, we investigated the hypothesis that personality variation in aggression is sexually selected in the monogamous, bi-parental cichlid Pelvicachromis pulcher. In this species, breeding pairs form territories and they aggressively defend their territory and offspring against con- and heterospecific intruders. In our mate choice study, we followed up two alternative hypotheses. We either expected females to show a directional preference for a high level and high consistency of aggression (potentially indicating mate choice for male parental quality). Alternatively, we expected females to choose males for (dis-)similarity in the level/consistency of aggression (potentially indicating mate choice for compatibility). Individual level and consistency of aggression were assessed for males and females using mirror tests. After eavesdropping on aggressive behaviour of two males (differing in level and consistency of aggression) females were then allowed to choose between the two males. Males, but not females, showed personality variation in aggression. Further, females generally preferred consistent over inconsistent males independent of their level of aggression. We did not detect a general preference for the level of male aggression. However, we found an above average preference for consistent high-aggression males; whereas female preference for inconsistent high-aggression did not deviate from random choice. Our results suggest behavioural consistency of aggression in male rainbow kribs is selected for via female mate choice. Further, our study underlines the importance of considering both the level and the consistency of a behavioural trait in studies of animal behaviour.", "author" : [ { "dropping-particle" : "", "family" : "Scherer", "given" : "Ulrike", "non-dropping-particle" : "", "parse-names" : false, "suffix" : "" }, { "dropping-particle" : "", "family" : "Kuhnhardt", "given" : "Mira", "non-dropping-particle" : "", "parse-names" : false, "suffix" : "" }, { "dropping-particle" : "", "family" : "Schuett", "given" : "Wiebke", "non-dropping-particle" : "", "parse-names" : false, "suffix" : "" } ], "container-title" : "PLoS ONE", "id" : "ITEM-1", "issue" : "4", "issued" : { "date-parts" : [ [ "2018" ] ] }, "page" : "1-14", "title" : "Predictability is attractive: Female preference for behaviourally consistent males but no preference for the level of male aggression in a bi-parental cichlid", "type" : "article-journal", "volume" : "13" }, "uris" : [ "http://www.mendeley.com/documents/?uuid=17511be5-c77e-4176-89de-24b9de61d910" ] } ], "mendeley" : { "formattedCitation" : "(Scherer &lt;i&gt;et al.&lt;/i&gt;, 2018)", "plainTextFormattedCitation" : "(Scherer et al., 2018)", "previouslyFormattedCitation" : "(Scherer &lt;i&gt;et al.&lt;/i&gt;, 2018)" }, "properties" : { "noteIndex" : 0 }, "schema" : "https://github.com/citation-style-language/schema/raw/master/csl-citation.json" }</w:instrText>
      </w:r>
      <w:r w:rsidR="00736568">
        <w:fldChar w:fldCharType="separate"/>
      </w:r>
      <w:r w:rsidR="00736568" w:rsidRPr="00736568">
        <w:rPr>
          <w:noProof/>
        </w:rPr>
        <w:t xml:space="preserve">(Scherer </w:t>
      </w:r>
      <w:r w:rsidR="00736568" w:rsidRPr="00736568">
        <w:rPr>
          <w:i/>
          <w:noProof/>
        </w:rPr>
        <w:t>et al.</w:t>
      </w:r>
      <w:r w:rsidR="00736568" w:rsidRPr="00736568">
        <w:rPr>
          <w:noProof/>
        </w:rPr>
        <w:t>, 2018)</w:t>
      </w:r>
      <w:r w:rsidR="00736568">
        <w:fldChar w:fldCharType="end"/>
      </w:r>
      <w:r w:rsidR="00736568">
        <w:t>.</w:t>
      </w:r>
      <w:r w:rsidR="000A6FC4">
        <w:t xml:space="preserve"> </w:t>
      </w:r>
      <w:r w:rsidR="006967DA" w:rsidRPr="004D477E">
        <w:t xml:space="preserve">Finally, </w:t>
      </w:r>
      <w:r w:rsidR="00F85BA8" w:rsidRPr="004D477E">
        <w:t xml:space="preserve">more research </w:t>
      </w:r>
      <w:r w:rsidR="0085723F" w:rsidRPr="004D477E">
        <w:t>on the different mate choices made due to good genes or the Fisher’s sexy son theory</w:t>
      </w:r>
      <w:r w:rsidR="00AF1C6E">
        <w:t xml:space="preserve"> has to be done</w:t>
      </w:r>
      <w:r w:rsidR="00B563F8" w:rsidRPr="004D477E">
        <w:t>. This might help us to decide wh</w:t>
      </w:r>
      <w:r w:rsidR="00105BA1" w:rsidRPr="004D477E">
        <w:t xml:space="preserve">ether extreme </w:t>
      </w:r>
      <w:r w:rsidR="00B563F8" w:rsidRPr="004D477E">
        <w:t xml:space="preserve">male ornaments </w:t>
      </w:r>
      <w:r w:rsidR="006A39D7" w:rsidRPr="004D477E">
        <w:t>are present just for attractiveness or if they really show a male’s genetic quality</w:t>
      </w:r>
      <w:r w:rsidR="00B76827" w:rsidRPr="004D477E">
        <w:t xml:space="preserve">. </w:t>
      </w:r>
      <w:r w:rsidR="00B95EA0" w:rsidRPr="004D477E">
        <w:t>I</w:t>
      </w:r>
      <w:r w:rsidR="00B76827" w:rsidRPr="004D477E">
        <w:t>f they do</w:t>
      </w:r>
      <w:r w:rsidR="00B95EA0" w:rsidRPr="004D477E">
        <w:t xml:space="preserve"> show genetic quality, more research is needed to </w:t>
      </w:r>
      <w:r w:rsidR="004D477E" w:rsidRPr="004D477E">
        <w:t xml:space="preserve">investigate if </w:t>
      </w:r>
      <w:r w:rsidR="00B76827" w:rsidRPr="004D477E">
        <w:t xml:space="preserve">these ornaments </w:t>
      </w:r>
      <w:r w:rsidR="004D477E" w:rsidRPr="004D477E">
        <w:t xml:space="preserve">are </w:t>
      </w:r>
      <w:r w:rsidR="00B76827" w:rsidRPr="004D477E">
        <w:t>directly correlated to behavioural traits</w:t>
      </w:r>
      <w:r w:rsidR="004D477E" w:rsidRPr="004D477E">
        <w:t xml:space="preserve"> </w:t>
      </w:r>
      <w:r w:rsidR="00593CFB" w:rsidRPr="004D477E">
        <w:fldChar w:fldCharType="begin" w:fldLock="1"/>
      </w:r>
      <w:r w:rsidR="00736568" w:rsidRPr="004D477E">
        <w:instrText>ADDIN CSL_CITATION { "citationItems" : [ { "id" : "ITEM-1", "itemData" : { "DOI" : "10.1016/j.tree.2006.03.015", "ISBN" : "0169-5347", "ISSN" : "01695347", "PMID" : "16769428", "abstract" : "The past two decades have seen extensive growth of sexual selection research. Theoretical and empirical work has clarified many components of pre- and postcopulatory sexual selection, such as aggressive competition, mate choice, sperm utilization and sexual conflict. Genetic mechanisms of mate choice evolution have been less amenable to empirical testing, but molecular genetic analyses can now be used for incisive experimentation. Here, we highlight some of the currently debated areas in pre- and postcopulatory sexual selection. We identify where new techniques can help estimate the relative roles of the various selection mechanisms that might work together in the evolution of mating preferences and attractive traits, and in sperm-egg interactions. \u00a9 2006 Elsevier Ltd. All rights reserved.", "author" : [ { "dropping-particle" : "", "family" : "Andersson", "given" : "Malte", "non-dropping-particle" : "", "parse-names" : false, "suffix" : "" }, { "dropping-particle" : "", "family" : "Simmons", "given" : "Leigh W.", "non-dropping-particle" : "", "parse-names" : false, "suffix" : "" } ], "container-title" : "Trends in Ecology and Evolution", "id" : "ITEM-1", "issue" : "6", "issued" : { "date-parts" : [ [ "2006" ] ] }, "page" : "296-302", "title" : "Sexual selection and mate choice", "type" : "article-journal", "volume" : "21" }, "uris" : [ "http://www.mendeley.com/documents/?uuid=0a0dc8d1-ffc9-44d6-857a-e7d4896c1f2b" ] } ], "mendeley" : { "formattedCitation" : "(Andersson &amp; Simmons, 2006)", "plainTextFormattedCitation" : "(Andersson &amp; Simmons, 2006)", "previouslyFormattedCitation" : "(Andersson &amp; Simmons, 2006)" }, "properties" : { "noteIndex" : 0 }, "schema" : "https://github.com/citation-style-language/schema/raw/master/csl-citation.json" }</w:instrText>
      </w:r>
      <w:r w:rsidR="00593CFB" w:rsidRPr="004D477E">
        <w:fldChar w:fldCharType="separate"/>
      </w:r>
      <w:r w:rsidR="00593CFB" w:rsidRPr="004D477E">
        <w:rPr>
          <w:noProof/>
        </w:rPr>
        <w:t>(Andersson &amp; Simmons, 2006)</w:t>
      </w:r>
      <w:r w:rsidR="00593CFB" w:rsidRPr="004D477E">
        <w:fldChar w:fldCharType="end"/>
      </w:r>
      <w:r w:rsidR="00BC4CC5" w:rsidRPr="004D477E">
        <w:t>.</w:t>
      </w:r>
    </w:p>
    <w:p w14:paraId="3C153393" w14:textId="77777777" w:rsidR="00290BE2" w:rsidRDefault="00290BE2" w:rsidP="00B259C4">
      <w:pPr>
        <w:spacing w:after="0"/>
        <w:jc w:val="both"/>
      </w:pPr>
    </w:p>
    <w:p w14:paraId="70B1B404" w14:textId="4D9ECF01" w:rsidR="00791A7D" w:rsidRPr="00BC4CC5" w:rsidRDefault="00BC4CC5" w:rsidP="00B259C4">
      <w:pPr>
        <w:pStyle w:val="Heading2"/>
        <w:jc w:val="both"/>
        <w:rPr>
          <w:sz w:val="28"/>
        </w:rPr>
      </w:pPr>
      <w:r w:rsidRPr="00BC4CC5">
        <w:rPr>
          <w:sz w:val="28"/>
        </w:rPr>
        <w:t xml:space="preserve">Conclusion </w:t>
      </w:r>
    </w:p>
    <w:p w14:paraId="68634E97" w14:textId="790816A0" w:rsidR="002A1569" w:rsidRDefault="00791A7D" w:rsidP="00B259C4">
      <w:pPr>
        <w:spacing w:after="0"/>
        <w:jc w:val="both"/>
      </w:pPr>
      <w:r>
        <w:t>In this thesis I asked whether females differ in their preferences for male personality and how this choice is affected by both male and female personality.</w:t>
      </w:r>
      <w:r w:rsidR="00D76521">
        <w:t xml:space="preserve"> </w:t>
      </w:r>
      <w:r w:rsidR="00C45C48">
        <w:t>B</w:t>
      </w:r>
      <w:r w:rsidR="001D272C">
        <w:t xml:space="preserve">etween species there is a lot of difference in female preference for male personality. It all depends on time, space, species, but also an individual itself </w:t>
      </w:r>
      <w:r w:rsidR="001D272C">
        <w:fldChar w:fldCharType="begin" w:fldLock="1"/>
      </w:r>
      <w:r w:rsidR="003B4FED">
        <w:instrText>ADDIN CSL_CITATION { "citationItems" : [ { "id" : "ITEM-1", "itemData" : { "DOI" : "10.1016/j.biocon.2017.01.010", "ISSN" : "00063207", "abstract" : "Successful and cost-effective conservation breeding programs rely largely on animals doing what should come naturally: mate &amp; reproduce. Behavioral management, especially that targeting mate compatibility and choice, will be important to achieve breeding goals efficiently. The endangered giant panda, Ailuropoda melanoleuca, was once notorious for its poor reproductive performance in captivity. Although the panda breeding program has experienced great improvement in recent years, we hypothesized that a better understanding of the role personality traits play in mating behavior could further improve reproductive performance. We used animal caretaker surveys and novel object tests to characterize pandas according to several personality traits\u2014including exploratory, aggressiveness, excitability, fearfulness, and general activity\u2014and tested how variation in these traits influenced mate compatibility and offspring production. Our findings indicate that specific combinations of personality traits showed better reproductive performance than others. Sometimes personality trait similarity enhanced reproduction and sometimes it impaired reproduction, depending on the trait. For example, Excitable males paired with Low-Excitable females had better reproductive outcomes, but pairs with Low-Fearful males regardless of the female's Fearfulness performed better. Males that were more Aggressive than their female partner were more likely to mate and produce cubs than when the female had a higher level of Aggressiveness than the male. Applying these results to breeding management strategies should result in higher reproductive rates and the production of more candidates for China's panda reintroduction program. These results highlight the potential importance of associative mating patterns based on personality for conservation breeding programs for a large number of other species.", "author" : [ { "dropping-particle" : "", "family" : "Martin-Wintle", "given" : "Meghan S.", "non-dropping-particle" : "", "parse-names" : false, "suffix" : "" }, { "dropping-particle" : "", "family" : "Shepherdson", "given" : "David", "non-dropping-particle" : "", "parse-names" : false, "suffix" : "" }, { "dropping-particle" : "", "family" : "Zhang", "given" : "Guiquan", "non-dropping-particle" : "", "parse-names" : false, "suffix" : "" }, { "dropping-particle" : "", "family" : "Huang", "given" : "Yan", "non-dropping-particle" : "", "parse-names" : false, "suffix" : "" }, { "dropping-particle" : "", "family" : "Luo", "given" : "Bo", "non-dropping-particle" : "", "parse-names" : false, "suffix" : "" }, { "dropping-particle" : "", "family" : "Swaisgood", "given" : "Ronald R.", "non-dropping-particle" : "", "parse-names" : false, "suffix" : "" } ], "container-title" : "Biological Conservation", "id" : "ITEM-1", "issued" : { "date-parts" : [ [ "2017" ] ] }, "page" : "27-37", "publisher" : "The Authors", "title" : "Do opposites attract? Effects of personality matching in breeding pairs of captive giant pandas on reproductive success", "type" : "article-journal", "volume" : "207" }, "uris" : [ "http://www.mendeley.com/documents/?uuid=13e81cdf-2701-4b7c-8165-c53bf829f272" ] } ], "mendeley" : { "formattedCitation" : "(Martin-Wintle &lt;i&gt;et al.&lt;/i&gt;, 2017)", "plainTextFormattedCitation" : "(Martin-Wintle et al., 2017)", "previouslyFormattedCitation" : "(Martin-Wintle &lt;i&gt;et al.&lt;/i&gt;, 2017)" }, "properties" : { "noteIndex" : 0 }, "schema" : "https://github.com/citation-style-language/schema/raw/master/csl-citation.json" }</w:instrText>
      </w:r>
      <w:r w:rsidR="001D272C">
        <w:fldChar w:fldCharType="separate"/>
      </w:r>
      <w:r w:rsidR="001D272C" w:rsidRPr="001D272C">
        <w:rPr>
          <w:noProof/>
        </w:rPr>
        <w:t xml:space="preserve">(Martin-Wintle </w:t>
      </w:r>
      <w:r w:rsidR="001D272C" w:rsidRPr="001D272C">
        <w:rPr>
          <w:i/>
          <w:noProof/>
        </w:rPr>
        <w:t>et al.</w:t>
      </w:r>
      <w:r w:rsidR="001D272C" w:rsidRPr="001D272C">
        <w:rPr>
          <w:noProof/>
        </w:rPr>
        <w:t>, 2017)</w:t>
      </w:r>
      <w:r w:rsidR="001D272C">
        <w:fldChar w:fldCharType="end"/>
      </w:r>
      <w:r w:rsidR="001D272C">
        <w:t xml:space="preserve">. Parental care plays an important role in mate choice. </w:t>
      </w:r>
      <w:r w:rsidR="002A1569">
        <w:t xml:space="preserve">When parental care is done by both female and male, assortative mating often occurs. </w:t>
      </w:r>
    </w:p>
    <w:p w14:paraId="6AEF61F4" w14:textId="53EC674E" w:rsidR="00791A7D" w:rsidRPr="005A3A19" w:rsidRDefault="00B93A45" w:rsidP="00B259C4">
      <w:pPr>
        <w:spacing w:after="0"/>
        <w:jc w:val="both"/>
      </w:pPr>
      <w:r w:rsidRPr="0099003F">
        <w:t xml:space="preserve">By mating assortatively, personalities can be matched in a way that </w:t>
      </w:r>
      <w:r w:rsidR="00FE5AE8">
        <w:t>benefits the</w:t>
      </w:r>
      <w:r w:rsidRPr="0099003F">
        <w:t xml:space="preserve"> cooperation between the individuals, which can </w:t>
      </w:r>
      <w:r w:rsidR="00FE5AE8">
        <w:t>eventually</w:t>
      </w:r>
      <w:r w:rsidRPr="0099003F">
        <w:t xml:space="preserve"> </w:t>
      </w:r>
      <w:r w:rsidR="00FE5AE8">
        <w:t>lead to a</w:t>
      </w:r>
      <w:r w:rsidRPr="0099003F">
        <w:t xml:space="preserve"> higher reproductive success </w:t>
      </w:r>
      <w:r w:rsidRPr="0099003F">
        <w:fldChar w:fldCharType="begin" w:fldLock="1"/>
      </w:r>
      <w:r w:rsidRPr="0099003F">
        <w:instrText>ADDIN CSL_CITATION { "citationItems" : [ { "id" : "ITEM-1", "itemData" : { "DOI" : "10.1371/journal.pone.0002647", "ISBN" : "1932-6203", "ISSN" : "19326203", "PMID" : "18612388", "abstract" : "Individual differences in social behaviour may have consequences for mate choice and sexual signalling, because partners should develop preferences for personalities that maximize reproductive output. Here we propose that behavioural traits involved in sexual advertisement may serve as good indicators of personality, which is fundamental for sexual selection to operate on temperament. Bird song has a prominent and well-established role in sexual selection, and it displays considerable variation among individuals with a potentially strong personality component. Therefore, we predicted that features of song would correlate with estimates of personality.", "author" : [ { "dropping-particle" : "", "family" : "Garamszegi", "given" : "L\u00e1szl\u00f3 Zsolt", "non-dropping-particle" : "", "parse-names" : false, "suffix" : "" }, { "dropping-particle" : "", "family" : "Eens", "given" : "Marcel", "non-dropping-particle" : "", "parse-names" : false, "suffix" : "" }, { "dropping-particle" : "", "family" : "T\u00f6r\u00f6k", "given" : "J\u00e1nos", "non-dropping-particle" : "", "parse-names" : false, "suffix" : "" } ], "container-title" : "PLoS ONE", "id" : "ITEM-1", "issue" : "7", "issued" : { "date-parts" : [ [ "2008" ] ] }, "title" : "Birds reveal their personality when singing", "type" : "article-journal", "volume" : "3" }, "uris" : [ "http://www.mendeley.com/documents/?uuid=a704f860-74f5-458e-b1d5-1a93399078d7" ] }, { "id" : "ITEM-2", "itemData" : { "DOI" : "10.1016/j.tree.2014.04.008", "ISBN" : "0169-5347", "ISSN" : "01695347", "PMID" : "24837793", "abstract" : "Although interest in the ecological and evolutionary implications of animal personality continues to grow, the role that personality plays in speciation has received only modest attention. Here we explore links between personality and speciation, and offer a framework for addressing some of this field's most interesting questions. \u00a9 2014 Elsevier Ltd.", "author" : [ { "dropping-particle" : "", "family" : "Ingley", "given" : "Spencer J.", "non-dropping-particle" : "", "parse-names" : false, "suffix" : "" }, { "dropping-particle" : "", "family" : "Johnson", "given" : "Jerald B.", "non-dropping-particle" : "", "parse-names" : false, "suffix" : "" } ], "container-title" : "Trends in Ecology and Evolution", "id" : "ITEM-2", "issue" : "7", "issued" : { "date-parts" : [ [ "2014" ] ] }, "page" : "369-371", "publisher" : "Elsevier Ltd", "title" : "Animal personality as a driver of reproductive isolation", "type" : "article-journal", "volume" : "29" }, "uris" : [ "http://www.mendeley.com/documents/?uuid=06ebbc90-ee10-43af-9432-a474613db3fa" ] } ], "mendeley" : { "formattedCitation" : "(Garamszegi &lt;i&gt;et al.&lt;/i&gt;, 2008; Ingley &amp; Johnson, 2014)", "plainTextFormattedCitation" : "(Garamszegi et al., 2008; Ingley &amp; Johnson, 2014)", "previouslyFormattedCitation" : "(Garamszegi &lt;i&gt;et al.&lt;/i&gt;, 2008; Ingley &amp; Johnson, 2014)" }, "properties" : { "noteIndex" : 0 }, "schema" : "https://github.com/citation-style-language/schema/raw/master/csl-citation.json" }</w:instrText>
      </w:r>
      <w:r w:rsidRPr="0099003F">
        <w:fldChar w:fldCharType="separate"/>
      </w:r>
      <w:r w:rsidRPr="0099003F">
        <w:rPr>
          <w:noProof/>
        </w:rPr>
        <w:t xml:space="preserve">(Garamszegi </w:t>
      </w:r>
      <w:r w:rsidRPr="0099003F">
        <w:rPr>
          <w:i/>
          <w:noProof/>
        </w:rPr>
        <w:t>et al.</w:t>
      </w:r>
      <w:r w:rsidRPr="0099003F">
        <w:rPr>
          <w:noProof/>
        </w:rPr>
        <w:t>, 2008; Ingley &amp; Johnson, 2014)</w:t>
      </w:r>
      <w:r w:rsidRPr="0099003F">
        <w:fldChar w:fldCharType="end"/>
      </w:r>
      <w:r w:rsidRPr="00A80F71">
        <w:t>.</w:t>
      </w:r>
      <w:r>
        <w:rPr>
          <w:color w:val="FF0000"/>
        </w:rPr>
        <w:t xml:space="preserve"> </w:t>
      </w:r>
      <w:r w:rsidRPr="005A3A19">
        <w:t xml:space="preserve">For assortative mating it </w:t>
      </w:r>
      <w:r w:rsidR="009B5C1F" w:rsidRPr="005A3A19">
        <w:t xml:space="preserve">is still not clear if both </w:t>
      </w:r>
      <w:r w:rsidR="00E409C0" w:rsidRPr="005A3A19">
        <w:t xml:space="preserve">personalities – male and female </w:t>
      </w:r>
      <w:r w:rsidR="005A3A19" w:rsidRPr="005A3A19">
        <w:t>–</w:t>
      </w:r>
      <w:r w:rsidR="00E409C0" w:rsidRPr="005A3A19">
        <w:t xml:space="preserve"> </w:t>
      </w:r>
      <w:r w:rsidR="005A3A19" w:rsidRPr="005A3A19">
        <w:t xml:space="preserve">play </w:t>
      </w:r>
      <w:r w:rsidRPr="005A3A19">
        <w:t>a role</w:t>
      </w:r>
      <w:r w:rsidR="005A3A19" w:rsidRPr="005A3A19">
        <w:t xml:space="preserve"> or just male personality</w:t>
      </w:r>
      <w:r w:rsidR="00A707FE" w:rsidRPr="005A3A19">
        <w:t xml:space="preserve"> </w:t>
      </w:r>
      <w:r w:rsidRPr="005A3A19">
        <w:fldChar w:fldCharType="begin" w:fldLock="1"/>
      </w:r>
      <w:r w:rsidRPr="005A3A19">
        <w:instrText>ADDIN CSL_CITATION { "citationItems" : [ { "id" : "ITEM-1", "itemData" : { "DOI" : "10.1371/journal.pone.0197197", "ISBN" : "1111111111", "ISSN" : "19326203", "abstract" : "Consistent individual differences in behavioral tendencies (animal personality) can affect individual mate choice decisions. We asked whether personality traits affect male and female mate choice decisions similarly and whether potential personality effects are consistent across different mate choice situations. Using western mosquitofish (Gambusia affinis) as our study organism, we characterized focal individuals (males and females) twice for boldness, activity, and sociability/shoaling and found high and significant behavioral repeatability. Additionally, each focal individual was tested in two different dichotomous mate choice tests in which it could choose between computer-animated stimulus fish of the opposite sex that differed in body size and activity levels, respectively. Personality had different effects on female and male mate choice: females that were larger than average showed stronger preferences for large-bodied males with increasing levels of boldness/activity (i.e., towards more proactive personality types). Males that were larger than average and had higher shoaling tendencies showed stronger preferences for actively swimming females. Size-dependent effects of personality on the strength of preferences for distinct phenotypes of potential mating partners may reflect effects of age/experience (especially in females) and social dominance (especially in males). Previous studies found evidence for assortative mate choice based on personality types or hypothesized the existence of behavioral syndromes of individuals\u2019 choosiness across mate choice criteria, possibly including other personality traits. Our present study exemplifies that far more complex patterns of personality-dependent mate choice can emerge in natural systems.", "author" : [ { "dropping-particle" : "", "family" : "Chen", "given" : "Bo jian", "non-dropping-particle" : "", "parse-names" : false, "suffix" : "" }, { "dropping-particle" : "", "family" : "Liu", "given" : "Kai", "non-dropping-particle" : "", "parse-names" : false, "suffix" : "" }, { "dropping-particle" : "", "family" : "Zhou", "given" : "Lin jun", "non-dropping-particle" : "", "parse-names" : false, "suffix" : "" }, { "dropping-particle" : "", "family" : "Gomes-Silva", "given" : "Guilherme", "non-dropping-particle" : "", "parse-names" : false, "suffix" : "" }, { "dropping-particle" : "", "family" : "Sommer-Trembo", "given" : "Carolin", "non-dropping-particle" : "", "parse-names" : false, "suffix" : "" }, { "dropping-particle" : "", "family" : "Plath", "given" : "Martin", "non-dropping-particle" : "", "parse-names" : false, "suffix" : "" } ], "container-title" : "PLoS ONE", "id" : "ITEM-1", "issue" : "5", "issued" : { "date-parts" : [ [ "2018" ] ] }, "page" : "1-24", "title" : "Personality differentially affects individual mate choice decisions in female and male Western mosquitofish (Gambusia affinis)", "type" : "article-journal", "volume" : "13" }, "uris" : [ "http://www.mendeley.com/documents/?uuid=e7549da9-6a24-4549-961e-e468e57ab0d6" ] } ], "mendeley" : { "formattedCitation" : "(Chen &lt;i&gt;et al.&lt;/i&gt;, 2018)", "plainTextFormattedCitation" : "(Chen et al., 2018)", "previouslyFormattedCitation" : "(Chen &lt;i&gt;et al.&lt;/i&gt;, 2018)" }, "properties" : { "noteIndex" : 0 }, "schema" : "https://github.com/citation-style-language/schema/raw/master/csl-citation.json" }</w:instrText>
      </w:r>
      <w:r w:rsidRPr="005A3A19">
        <w:fldChar w:fldCharType="separate"/>
      </w:r>
      <w:r w:rsidRPr="005A3A19">
        <w:rPr>
          <w:noProof/>
        </w:rPr>
        <w:t xml:space="preserve">(Chen </w:t>
      </w:r>
      <w:r w:rsidRPr="005A3A19">
        <w:rPr>
          <w:i/>
          <w:noProof/>
        </w:rPr>
        <w:t>et al.</w:t>
      </w:r>
      <w:r w:rsidRPr="005A3A19">
        <w:rPr>
          <w:noProof/>
        </w:rPr>
        <w:t>, 2018)</w:t>
      </w:r>
      <w:r w:rsidRPr="005A3A19">
        <w:fldChar w:fldCharType="end"/>
      </w:r>
      <w:r w:rsidRPr="005A3A19">
        <w:t>.</w:t>
      </w:r>
    </w:p>
    <w:p w14:paraId="41160B8C" w14:textId="0A1E1A77" w:rsidR="005A7E5A" w:rsidRPr="00616001" w:rsidRDefault="00C45C48" w:rsidP="00B259C4">
      <w:pPr>
        <w:spacing w:after="0"/>
        <w:jc w:val="both"/>
        <w:rPr>
          <w:color w:val="FF0000"/>
        </w:rPr>
      </w:pPr>
      <w:r>
        <w:t>Currently</w:t>
      </w:r>
      <w:r w:rsidR="00CF036B">
        <w:t>, the field of animal personality starts to gain more interest</w:t>
      </w:r>
      <w:r w:rsidR="00552873">
        <w:t>. This results in an increasing knowledge on the effect</w:t>
      </w:r>
      <w:r w:rsidR="00D0081F">
        <w:t>s</w:t>
      </w:r>
      <w:r w:rsidR="00552873">
        <w:t xml:space="preserve"> of animal personality </w:t>
      </w:r>
      <w:r w:rsidR="00D0081F">
        <w:t xml:space="preserve">traits </w:t>
      </w:r>
      <w:r w:rsidR="00552873">
        <w:t xml:space="preserve">on </w:t>
      </w:r>
      <w:r>
        <w:t>individual fitness</w:t>
      </w:r>
      <w:r w:rsidR="00D0081F">
        <w:t xml:space="preserve">. </w:t>
      </w:r>
      <w:r w:rsidR="004A3190">
        <w:t>There is an enormous influence of a</w:t>
      </w:r>
      <w:r w:rsidR="00D0081F">
        <w:t xml:space="preserve">nimal personality </w:t>
      </w:r>
      <w:r w:rsidR="004A3190">
        <w:t>on</w:t>
      </w:r>
      <w:r w:rsidR="009C644E">
        <w:t xml:space="preserve"> an individual’s ability to show </w:t>
      </w:r>
      <w:r w:rsidR="004A3190">
        <w:t xml:space="preserve">the most </w:t>
      </w:r>
      <w:r w:rsidR="009C644E">
        <w:t xml:space="preserve">optimal behaviour in </w:t>
      </w:r>
      <w:r w:rsidR="00BC48A0">
        <w:t>changing</w:t>
      </w:r>
      <w:r w:rsidR="009C644E">
        <w:t xml:space="preserve"> environments, which results in </w:t>
      </w:r>
      <w:r w:rsidR="004A3190">
        <w:t xml:space="preserve">a significant increase in the individual’s survival </w:t>
      </w:r>
      <w:r w:rsidR="00BC48A0">
        <w:t xml:space="preserve">ability </w:t>
      </w:r>
      <w:r w:rsidR="004A3190">
        <w:t xml:space="preserve">and reproductive success </w:t>
      </w:r>
      <w:r w:rsidR="004A3190">
        <w:fldChar w:fldCharType="begin" w:fldLock="1"/>
      </w:r>
      <w:r w:rsidR="004C1BB7">
        <w:instrText>ADDIN CSL_CITATION { "citationItems" : [ { "id" : "ITEM-1", "itemData" : { "DOI" : "10.1007/s00265-018-2493-7", "ISSN" : "03405443", "abstract" : "Abstract Animal personality and behavioral syndromes can have profound effects on individual fitness. Consequently, there is growing recognition that knowledge of these phenomena may assist with animal conservation. Here we review evidence for personality and behavioral syndromes in amphibians (the most threatened vertebrate class), critique experimental approaches, and explore whether knowledge in this domain might assist with endangered species management. Despite being a neglected field (research has spanned just 24 species), there is emerging evidence that frogs, toads, salamanders, and newts show personality and behavioral syndromes along three behavioral axes: boldness, exploration, and activity. Among vertebrates, amphibians are unique in having a biphasic lifecycle defined by metamorphosis and obvious transformations in morphology, physiology, and habitat use, characteristics that enable detailed examination of behav- ioral changes across life stages and ecological contexts. Accordingly, recent work has started to make important contri- butions to our understanding of the development and proximate causes of personality and behavioral syndromes, with some emerging evidence for ontogenetic stability, genetic control, and state-dependent personality. To date, however, no study has considered the conservation implications of personality for amphibians. Drawing on a conceptual framework and empirical literature for all vertebrates, we argue that there is considerable potential for knowledge of animal personality to improve amphibian conservation programs. We propose a novel paradigm to improve (i) the mating and reproductive success of captive animals by ensuring that breeding pairs are behaviorally compatible and (ii) the post-reintroduction survival and reproductive potential of animals by facilitating the selection of optimal behavioral types for release.", "author" : [ { "dropping-particle" : "", "family" : "Kelleher", "given" : "Shannon R.", "non-dropping-particle" : "", "parse-names" : false, "suffix" : "" }, { "dropping-particle" : "", "family" : "Silla", "given" : "Aimee J.", "non-dropping-particle" : "", "parse-names" : false, "suffix" : "" }, { "dropping-particle" : "", "family" : "Byrne", "given" : "Phillip G.", "non-dropping-particle" : "", "parse-names" : false, "suffix" : "" } ], "container-title" : "Behavioral Ecology and Sociobiology", "id" : "ITEM-1", "issue" : "5", "issued" : { "date-parts" : [ [ "2018" ] ] }, "publisher" : "Behavioral Ecology and Sociobiology", "title" : "Animal\u00a0personality and behavioral syndromes in amphibians: a review of the evidence, experimental approaches, and implications for conservation", "type" : "article-journal", "volume" : "72" }, "uris" : [ "http://www.mendeley.com/documents/?uuid=def75971-091a-47df-8977-84a806162ecd" ] } ], "mendeley" : { "formattedCitation" : "(Kelleher &lt;i&gt;et al.&lt;/i&gt;, 2018)", "plainTextFormattedCitation" : "(Kelleher et al., 2018)", "previouslyFormattedCitation" : "(Kelleher &lt;i&gt;et al.&lt;/i&gt;, 2018)" }, "properties" : { "noteIndex" : 0 }, "schema" : "https://github.com/citation-style-language/schema/raw/master/csl-citation.json" }</w:instrText>
      </w:r>
      <w:r w:rsidR="004A3190">
        <w:fldChar w:fldCharType="separate"/>
      </w:r>
      <w:r w:rsidR="004A3190" w:rsidRPr="004A3190">
        <w:rPr>
          <w:noProof/>
        </w:rPr>
        <w:t xml:space="preserve">(Kelleher </w:t>
      </w:r>
      <w:r w:rsidR="004A3190" w:rsidRPr="004A3190">
        <w:rPr>
          <w:i/>
          <w:noProof/>
        </w:rPr>
        <w:t>et al.</w:t>
      </w:r>
      <w:r w:rsidR="004A3190" w:rsidRPr="004A3190">
        <w:rPr>
          <w:noProof/>
        </w:rPr>
        <w:t>, 2018)</w:t>
      </w:r>
      <w:r w:rsidR="004A3190">
        <w:fldChar w:fldCharType="end"/>
      </w:r>
      <w:r w:rsidR="004A3190">
        <w:t>.</w:t>
      </w:r>
      <w:r w:rsidR="003B4FED" w:rsidRPr="00F87B09">
        <w:rPr>
          <w:color w:val="FF0000"/>
        </w:rPr>
        <w:t xml:space="preserve"> </w:t>
      </w:r>
      <w:r w:rsidR="005A7E5A" w:rsidRPr="009C7434">
        <w:t xml:space="preserve">It is an enduring challenge to understand how variation in personality traits can be maintained, but it is very much likely that sexual selection influences this maintenance of personality trait variety </w:t>
      </w:r>
      <w:r w:rsidR="005A7E5A" w:rsidRPr="009C7434">
        <w:fldChar w:fldCharType="begin" w:fldLock="1"/>
      </w:r>
      <w:r w:rsidR="005A7E5A" w:rsidRPr="009C7434">
        <w:instrText>ADDIN CSL_CITATION { "citationItems" : [ { "id" : "ITEM-1", "itemData" : { "DOI" : "10.1111/j.1469-185X.2009.00101.x", "ISBN" : "1469-185X", "ISSN" : "14647931", "PMID" : "19922534", "abstract" : "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 "author" : [ { "dropping-particle" : "", "family" : "Schuett", "given" : "Wiebke", "non-dropping-particle" : "", "parse-names" : false, "suffix" : "" }, { "dropping-particle" : "", "family" : "Tregenza", "given" : "Tom", "non-dropping-particle" : "", "parse-names" : false, "suffix" : "" }, { "dropping-particle" : "", "family" : "Dall", "given" : "Sasha R. X.", "non-dropping-particle" : "", "parse-names" : false, "suffix" : "" } ], "container-title" : "Biological Reviews", "id" : "ITEM-1", "issue" : "2", "issued" : { "date-parts" : [ [ "2010" ] ] }, "page" : "217-246", "title" : "Sexual selection and animal personality", "type" : "article-journal", "volume" : "85" }, "uris" : [ "http://www.mendeley.com/documents/?uuid=1760edaa-34e6-4d31-8b67-1137423f5199" ] }, { "id" : "ITEM-2", "itemData" : { "DOI" : "10.1093/beheco/arv030", "ISBN" : "0340-5443", "ISSN" : "14657279", "PMID" : "2427", "abstract" : "In recent years, considerable research interest in behavioral ecology has focused on characterizing and understanding individual differences in behavior that are consistent over time and across contexts, termed animal \"personalities,\" and correlations between various behaviors across contexts, termed behavioral syndromes. Although there is some evidence that differences in personality among individuals within populations can be genetically based and adaptive, when and how individual personality differences emerge in a population is not well understood, but of considerable general interest. Here, using juveniles of the convict cichlid (Amatitlania siquia) as a model system, we investigated in the laboratory whether individuals consistently differ in their personalities and whether behavioral syndromes are apparent at an early developmental stage and, if so, whether distinct personality traits are heritable. Under standardized laboratory conditions and using sibling analysis, we quantified interindividual differences in their boldness behavior under potential predation threat and their exploratory activity in a novel environment, 2 ecologically important behaviors, as our focal personality traits and estimated their respective repeatability and heritability. We report for the first time consistent (repeatable) and heritable individual differences in boldness and exploratory behaviors, and a boldness-exploration behavioral syndrome, in young convict cichlids. Bolder fish were more exploratory than relatively timid ones. These results provide novel evidence for the emergence in early life history of consistent individual differences in personality traits and behavioral syndromes in this species and suggest that genetic variation for boldness and exploratory behaviors, and thus potential for selection on these traits, exists in our study population.", "author" : [ { "dropping-particle" : "", "family" : "Mazu\u00e9", "given" : "Geoffrey P.F.", "non-dropping-particle" : "", "parse-names" : false, "suffix" : "" }, { "dropping-particle" : "", "family" : "Dechaume-Moncharmont", "given" : "Francois Xavier", "non-dropping-particle" : "", "parse-names" : false, "suffix" : "" }, { "dropping-particle" : "", "family" : "Godin", "given" : "Jean Guy J.", "non-dropping-particle" : "", "parse-names" : false, "suffix" : "" } ], "container-title" : "Behavioral Ecology", "id" : "ITEM-2", "issue" : "3", "issued" : { "date-parts" : [ [ "2015" ] ] }, "page" : "900-908", "title" : "Boldness-exploration behavioral syndrome: Interfamily variability and repeatability of personality traits in the young of the convict cichlid (Amatitlania siquia)", "type" : "article-journal", "volume" : "26" }, "uris" : [ "http://www.mendeley.com/documents/?uuid=47a1e95e-f1f5-4e13-af80-9c0c65aa16be" ] } ], "mendeley" : { "formattedCitation" : "(Schuett &lt;i&gt;et al.&lt;/i&gt;, 2010; Mazu\u00e9 &lt;i&gt;et al.&lt;/i&gt;, 2015)", "plainTextFormattedCitation" : "(Schuett et al., 2010; Mazu\u00e9 et al., 2015)", "previouslyFormattedCitation" : "(Schuett &lt;i&gt;et al.&lt;/i&gt;, 2010; Mazu\u00e9 &lt;i&gt;et al.&lt;/i&gt;, 2015)" }, "properties" : { "noteIndex" : 0 }, "schema" : "https://github.com/citation-style-language/schema/raw/master/csl-citation.json" }</w:instrText>
      </w:r>
      <w:r w:rsidR="005A7E5A" w:rsidRPr="009C7434">
        <w:fldChar w:fldCharType="separate"/>
      </w:r>
      <w:r w:rsidR="005A7E5A" w:rsidRPr="009C7434">
        <w:rPr>
          <w:noProof/>
        </w:rPr>
        <w:t xml:space="preserve">(Schuett </w:t>
      </w:r>
      <w:r w:rsidR="005A7E5A" w:rsidRPr="009C7434">
        <w:rPr>
          <w:i/>
          <w:noProof/>
        </w:rPr>
        <w:t>et al.</w:t>
      </w:r>
      <w:r w:rsidR="005A7E5A" w:rsidRPr="009C7434">
        <w:rPr>
          <w:noProof/>
        </w:rPr>
        <w:t xml:space="preserve">, 2010; Mazué </w:t>
      </w:r>
      <w:r w:rsidR="005A7E5A" w:rsidRPr="009C7434">
        <w:rPr>
          <w:i/>
          <w:noProof/>
        </w:rPr>
        <w:t>et al.</w:t>
      </w:r>
      <w:r w:rsidR="005A7E5A" w:rsidRPr="009C7434">
        <w:rPr>
          <w:noProof/>
        </w:rPr>
        <w:t>, 2015)</w:t>
      </w:r>
      <w:r w:rsidR="005A7E5A" w:rsidRPr="009C7434">
        <w:fldChar w:fldCharType="end"/>
      </w:r>
      <w:r w:rsidR="005A7E5A" w:rsidRPr="009C7434">
        <w:t>.</w:t>
      </w:r>
    </w:p>
    <w:p w14:paraId="439EE077" w14:textId="77777777" w:rsidR="005A7E5A" w:rsidRDefault="005A7E5A" w:rsidP="00B259C4">
      <w:pPr>
        <w:spacing w:after="0"/>
        <w:jc w:val="both"/>
      </w:pPr>
    </w:p>
    <w:p w14:paraId="7E2C87D8" w14:textId="069472EF" w:rsidR="00A873CE" w:rsidRPr="00151600" w:rsidRDefault="00BD74C7" w:rsidP="00B259C4">
      <w:pPr>
        <w:pStyle w:val="Heading2"/>
        <w:jc w:val="both"/>
      </w:pPr>
      <w:r w:rsidRPr="00A873CE">
        <w:t>References</w:t>
      </w:r>
      <w:r>
        <w:t xml:space="preserve"> </w:t>
      </w:r>
    </w:p>
    <w:p w14:paraId="2E3E7A38" w14:textId="44AFE713" w:rsidR="00FC49D6" w:rsidRPr="00FC49D6" w:rsidRDefault="00BD74C7" w:rsidP="00B259C4">
      <w:pPr>
        <w:widowControl w:val="0"/>
        <w:autoSpaceDE w:val="0"/>
        <w:autoSpaceDN w:val="0"/>
        <w:adjustRightInd w:val="0"/>
        <w:spacing w:line="240" w:lineRule="auto"/>
        <w:ind w:left="480" w:hanging="480"/>
        <w:jc w:val="both"/>
        <w:rPr>
          <w:rFonts w:ascii="Calibri" w:hAnsi="Calibri" w:cs="Calibri"/>
          <w:noProof/>
          <w:szCs w:val="24"/>
        </w:rPr>
      </w:pPr>
      <w:r>
        <w:fldChar w:fldCharType="begin" w:fldLock="1"/>
      </w:r>
      <w:r>
        <w:instrText xml:space="preserve">ADDIN Mendeley Bibliography CSL_BIBLIOGRAPHY </w:instrText>
      </w:r>
      <w:r>
        <w:fldChar w:fldCharType="separate"/>
      </w:r>
      <w:r w:rsidR="00FC49D6" w:rsidRPr="00FC49D6">
        <w:rPr>
          <w:rFonts w:ascii="Calibri" w:hAnsi="Calibri" w:cs="Calibri"/>
          <w:noProof/>
          <w:szCs w:val="24"/>
        </w:rPr>
        <w:t xml:space="preserve">Andersson, M. &amp; Simmons, L.W. 2006. Sexual selection and mate choice. </w:t>
      </w:r>
      <w:r w:rsidR="00FC49D6" w:rsidRPr="00FC49D6">
        <w:rPr>
          <w:rFonts w:ascii="Calibri" w:hAnsi="Calibri" w:cs="Calibri"/>
          <w:i/>
          <w:iCs/>
          <w:noProof/>
          <w:szCs w:val="24"/>
        </w:rPr>
        <w:t>Trends Ecol. Evol.</w:t>
      </w:r>
      <w:r w:rsidR="00FC49D6" w:rsidRPr="00FC49D6">
        <w:rPr>
          <w:rFonts w:ascii="Calibri" w:hAnsi="Calibri" w:cs="Calibri"/>
          <w:noProof/>
          <w:szCs w:val="24"/>
        </w:rPr>
        <w:t xml:space="preserve"> </w:t>
      </w:r>
      <w:r w:rsidR="00FC49D6" w:rsidRPr="00FC49D6">
        <w:rPr>
          <w:rFonts w:ascii="Calibri" w:hAnsi="Calibri" w:cs="Calibri"/>
          <w:b/>
          <w:bCs/>
          <w:noProof/>
          <w:szCs w:val="24"/>
        </w:rPr>
        <w:t>21</w:t>
      </w:r>
      <w:r w:rsidR="00FC49D6" w:rsidRPr="00FC49D6">
        <w:rPr>
          <w:rFonts w:ascii="Calibri" w:hAnsi="Calibri" w:cs="Calibri"/>
          <w:noProof/>
          <w:szCs w:val="24"/>
        </w:rPr>
        <w:t>: 296–302.</w:t>
      </w:r>
    </w:p>
    <w:p w14:paraId="2DE38971"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Bell, A.M., Hankison, S.J. &amp; Laskowski, K.L. 2009. The repeatability of behaviour: a meta-analysis. </w:t>
      </w:r>
      <w:r w:rsidRPr="00FC49D6">
        <w:rPr>
          <w:rFonts w:ascii="Calibri" w:hAnsi="Calibri" w:cs="Calibri"/>
          <w:i/>
          <w:iCs/>
          <w:noProof/>
          <w:szCs w:val="24"/>
        </w:rPr>
        <w:t>Anim. Behav.</w:t>
      </w:r>
      <w:r w:rsidRPr="00FC49D6">
        <w:rPr>
          <w:rFonts w:ascii="Calibri" w:hAnsi="Calibri" w:cs="Calibri"/>
          <w:noProof/>
          <w:szCs w:val="24"/>
        </w:rPr>
        <w:t xml:space="preserve"> </w:t>
      </w:r>
      <w:r w:rsidRPr="00FC49D6">
        <w:rPr>
          <w:rFonts w:ascii="Calibri" w:hAnsi="Calibri" w:cs="Calibri"/>
          <w:b/>
          <w:bCs/>
          <w:noProof/>
          <w:szCs w:val="24"/>
        </w:rPr>
        <w:t>77</w:t>
      </w:r>
      <w:r w:rsidRPr="00FC49D6">
        <w:rPr>
          <w:rFonts w:ascii="Calibri" w:hAnsi="Calibri" w:cs="Calibri"/>
          <w:noProof/>
          <w:szCs w:val="24"/>
        </w:rPr>
        <w:t>: 771–783. Elsevier Ltd.</w:t>
      </w:r>
    </w:p>
    <w:p w14:paraId="0D1C7864"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Bierbach, D., Sommer-Trembo, C., Hanisch, J., Wolf, M. &amp; Plath, M. 2015. Personality affects mate choice: Bolder males show stronger audience effects under high competition. </w:t>
      </w:r>
      <w:r w:rsidRPr="00FC49D6">
        <w:rPr>
          <w:rFonts w:ascii="Calibri" w:hAnsi="Calibri" w:cs="Calibri"/>
          <w:i/>
          <w:iCs/>
          <w:noProof/>
          <w:szCs w:val="24"/>
        </w:rPr>
        <w:t>Behav. Ecol.</w:t>
      </w:r>
      <w:r w:rsidRPr="00FC49D6">
        <w:rPr>
          <w:rFonts w:ascii="Calibri" w:hAnsi="Calibri" w:cs="Calibri"/>
          <w:noProof/>
          <w:szCs w:val="24"/>
        </w:rPr>
        <w:t xml:space="preserve"> </w:t>
      </w:r>
      <w:r w:rsidRPr="00FC49D6">
        <w:rPr>
          <w:rFonts w:ascii="Calibri" w:hAnsi="Calibri" w:cs="Calibri"/>
          <w:b/>
          <w:bCs/>
          <w:noProof/>
          <w:szCs w:val="24"/>
        </w:rPr>
        <w:t>26</w:t>
      </w:r>
      <w:r w:rsidRPr="00FC49D6">
        <w:rPr>
          <w:rFonts w:ascii="Calibri" w:hAnsi="Calibri" w:cs="Calibri"/>
          <w:noProof/>
          <w:szCs w:val="24"/>
        </w:rPr>
        <w:t>: 1314–1325.</w:t>
      </w:r>
    </w:p>
    <w:p w14:paraId="18433A9F"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Brennan, P.L.R. 2010. Sexual Selection.</w:t>
      </w:r>
    </w:p>
    <w:p w14:paraId="662C9244"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Briffa, M., Rundle, S.D. &amp; Fryer, A. 2008. Comparing the strength of behavioural plasticity and consistency across situations: animal personalities in the hermit crab Pagurus bernhardus. </w:t>
      </w:r>
      <w:r w:rsidRPr="00FC49D6">
        <w:rPr>
          <w:rFonts w:ascii="Calibri" w:hAnsi="Calibri" w:cs="Calibri"/>
          <w:i/>
          <w:iCs/>
          <w:noProof/>
          <w:szCs w:val="24"/>
        </w:rPr>
        <w:t>Proc. R. Soc. B Biol. Sci.</w:t>
      </w:r>
      <w:r w:rsidRPr="00FC49D6">
        <w:rPr>
          <w:rFonts w:ascii="Calibri" w:hAnsi="Calibri" w:cs="Calibri"/>
          <w:noProof/>
          <w:szCs w:val="24"/>
        </w:rPr>
        <w:t xml:space="preserve"> </w:t>
      </w:r>
      <w:r w:rsidRPr="00FC49D6">
        <w:rPr>
          <w:rFonts w:ascii="Calibri" w:hAnsi="Calibri" w:cs="Calibri"/>
          <w:b/>
          <w:bCs/>
          <w:noProof/>
          <w:szCs w:val="24"/>
        </w:rPr>
        <w:t>275</w:t>
      </w:r>
      <w:r w:rsidRPr="00FC49D6">
        <w:rPr>
          <w:rFonts w:ascii="Calibri" w:hAnsi="Calibri" w:cs="Calibri"/>
          <w:noProof/>
          <w:szCs w:val="24"/>
        </w:rPr>
        <w:t>: 1305–1311.</w:t>
      </w:r>
    </w:p>
    <w:p w14:paraId="56F436DC"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Chen, B. jian, Liu, K., Zhou, L. jun, Gomes-Silva, G., Sommer-Trembo, C. &amp; Plath, M. 2018. Personality differentially affects individual mate choice decisions in female and male Western mosquitofish (Gambusia affinis). </w:t>
      </w:r>
      <w:r w:rsidRPr="00FC49D6">
        <w:rPr>
          <w:rFonts w:ascii="Calibri" w:hAnsi="Calibri" w:cs="Calibri"/>
          <w:i/>
          <w:iCs/>
          <w:noProof/>
          <w:szCs w:val="24"/>
        </w:rPr>
        <w:t>PLoS One</w:t>
      </w:r>
      <w:r w:rsidRPr="00FC49D6">
        <w:rPr>
          <w:rFonts w:ascii="Calibri" w:hAnsi="Calibri" w:cs="Calibri"/>
          <w:noProof/>
          <w:szCs w:val="24"/>
        </w:rPr>
        <w:t xml:space="preserve"> </w:t>
      </w:r>
      <w:r w:rsidRPr="00FC49D6">
        <w:rPr>
          <w:rFonts w:ascii="Calibri" w:hAnsi="Calibri" w:cs="Calibri"/>
          <w:b/>
          <w:bCs/>
          <w:noProof/>
          <w:szCs w:val="24"/>
        </w:rPr>
        <w:t>13</w:t>
      </w:r>
      <w:r w:rsidRPr="00FC49D6">
        <w:rPr>
          <w:rFonts w:ascii="Calibri" w:hAnsi="Calibri" w:cs="Calibri"/>
          <w:noProof/>
          <w:szCs w:val="24"/>
        </w:rPr>
        <w:t>: 1–24.</w:t>
      </w:r>
    </w:p>
    <w:p w14:paraId="71E96EEF"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Cummings, M. &amp; Mollaghan, D. 2006. Repeatability and consistency of female preference behaviours in a northern swordtail, Xiphophorus nigrensis. </w:t>
      </w:r>
      <w:r w:rsidRPr="00FC49D6">
        <w:rPr>
          <w:rFonts w:ascii="Calibri" w:hAnsi="Calibri" w:cs="Calibri"/>
          <w:i/>
          <w:iCs/>
          <w:noProof/>
          <w:szCs w:val="24"/>
        </w:rPr>
        <w:t>Anim. Behav.</w:t>
      </w:r>
      <w:r w:rsidRPr="00FC49D6">
        <w:rPr>
          <w:rFonts w:ascii="Calibri" w:hAnsi="Calibri" w:cs="Calibri"/>
          <w:noProof/>
          <w:szCs w:val="24"/>
        </w:rPr>
        <w:t xml:space="preserve"> </w:t>
      </w:r>
      <w:r w:rsidRPr="00FC49D6">
        <w:rPr>
          <w:rFonts w:ascii="Calibri" w:hAnsi="Calibri" w:cs="Calibri"/>
          <w:b/>
          <w:bCs/>
          <w:noProof/>
          <w:szCs w:val="24"/>
        </w:rPr>
        <w:t>72</w:t>
      </w:r>
      <w:r w:rsidRPr="00FC49D6">
        <w:rPr>
          <w:rFonts w:ascii="Calibri" w:hAnsi="Calibri" w:cs="Calibri"/>
          <w:noProof/>
          <w:szCs w:val="24"/>
        </w:rPr>
        <w:t>: 217–224.</w:t>
      </w:r>
    </w:p>
    <w:p w14:paraId="2351BEF0"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Dall, S.R.X., Houston, A.I. &amp; McNamara, J.M. 2004. The behavioural ecology of personality: Consistent individual differences from an adaptive perspective. </w:t>
      </w:r>
      <w:r w:rsidRPr="00FC49D6">
        <w:rPr>
          <w:rFonts w:ascii="Calibri" w:hAnsi="Calibri" w:cs="Calibri"/>
          <w:i/>
          <w:iCs/>
          <w:noProof/>
          <w:szCs w:val="24"/>
        </w:rPr>
        <w:t>Ecol. Lett.</w:t>
      </w:r>
      <w:r w:rsidRPr="00FC49D6">
        <w:rPr>
          <w:rFonts w:ascii="Calibri" w:hAnsi="Calibri" w:cs="Calibri"/>
          <w:noProof/>
          <w:szCs w:val="24"/>
        </w:rPr>
        <w:t xml:space="preserve"> </w:t>
      </w:r>
      <w:r w:rsidRPr="00FC49D6">
        <w:rPr>
          <w:rFonts w:ascii="Calibri" w:hAnsi="Calibri" w:cs="Calibri"/>
          <w:b/>
          <w:bCs/>
          <w:noProof/>
          <w:szCs w:val="24"/>
        </w:rPr>
        <w:t>7</w:t>
      </w:r>
      <w:r w:rsidRPr="00FC49D6">
        <w:rPr>
          <w:rFonts w:ascii="Calibri" w:hAnsi="Calibri" w:cs="Calibri"/>
          <w:noProof/>
          <w:szCs w:val="24"/>
        </w:rPr>
        <w:t>: 734–739.</w:t>
      </w:r>
    </w:p>
    <w:p w14:paraId="1216B743"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Darwin, C. 1871. </w:t>
      </w:r>
      <w:r w:rsidRPr="00FC49D6">
        <w:rPr>
          <w:rFonts w:ascii="Calibri" w:hAnsi="Calibri" w:cs="Calibri"/>
          <w:i/>
          <w:iCs/>
          <w:noProof/>
          <w:szCs w:val="24"/>
        </w:rPr>
        <w:t>The Descent of Man</w:t>
      </w:r>
      <w:r w:rsidRPr="00FC49D6">
        <w:rPr>
          <w:rFonts w:ascii="Calibri" w:hAnsi="Calibri" w:cs="Calibri"/>
          <w:noProof/>
          <w:szCs w:val="24"/>
        </w:rPr>
        <w:t>. Wordsworth editions.</w:t>
      </w:r>
    </w:p>
    <w:p w14:paraId="0C81300D"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Darwin, C. 1859. </w:t>
      </w:r>
      <w:r w:rsidRPr="00FC49D6">
        <w:rPr>
          <w:rFonts w:ascii="Calibri" w:hAnsi="Calibri" w:cs="Calibri"/>
          <w:i/>
          <w:iCs/>
          <w:noProof/>
          <w:szCs w:val="24"/>
        </w:rPr>
        <w:t>The origin of Species</w:t>
      </w:r>
      <w:r w:rsidRPr="00FC49D6">
        <w:rPr>
          <w:rFonts w:ascii="Calibri" w:hAnsi="Calibri" w:cs="Calibri"/>
          <w:noProof/>
          <w:szCs w:val="24"/>
        </w:rPr>
        <w:t>. Collins classics.</w:t>
      </w:r>
    </w:p>
    <w:p w14:paraId="531D2ABA"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Davies, N.B., Krebs, J.R. &amp; West, S.A. 2015. </w:t>
      </w:r>
      <w:r w:rsidRPr="00FC49D6">
        <w:rPr>
          <w:rFonts w:ascii="Calibri" w:hAnsi="Calibri" w:cs="Calibri"/>
          <w:i/>
          <w:iCs/>
          <w:noProof/>
          <w:szCs w:val="24"/>
        </w:rPr>
        <w:t>An Introduction to Behavioural Ecology</w:t>
      </w:r>
      <w:r w:rsidRPr="00FC49D6">
        <w:rPr>
          <w:rFonts w:ascii="Calibri" w:hAnsi="Calibri" w:cs="Calibri"/>
          <w:noProof/>
          <w:szCs w:val="24"/>
        </w:rPr>
        <w:t>, 4th ed. Wiley-Blackwell.</w:t>
      </w:r>
    </w:p>
    <w:p w14:paraId="20FD10C4"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Dingemanse, N.J., Réale, D. &amp; Reale, D. 2005. Natural selection and animal personality. </w:t>
      </w:r>
      <w:r w:rsidRPr="00FC49D6">
        <w:rPr>
          <w:rFonts w:ascii="Calibri" w:hAnsi="Calibri" w:cs="Calibri"/>
          <w:i/>
          <w:iCs/>
          <w:noProof/>
          <w:szCs w:val="24"/>
        </w:rPr>
        <w:t>Behaviour</w:t>
      </w:r>
      <w:r w:rsidRPr="00FC49D6">
        <w:rPr>
          <w:rFonts w:ascii="Calibri" w:hAnsi="Calibri" w:cs="Calibri"/>
          <w:noProof/>
          <w:szCs w:val="24"/>
        </w:rPr>
        <w:t xml:space="preserve"> </w:t>
      </w:r>
      <w:r w:rsidRPr="00FC49D6">
        <w:rPr>
          <w:rFonts w:ascii="Calibri" w:hAnsi="Calibri" w:cs="Calibri"/>
          <w:b/>
          <w:bCs/>
          <w:noProof/>
          <w:szCs w:val="24"/>
        </w:rPr>
        <w:t>142</w:t>
      </w:r>
      <w:r w:rsidRPr="00FC49D6">
        <w:rPr>
          <w:rFonts w:ascii="Calibri" w:hAnsi="Calibri" w:cs="Calibri"/>
          <w:noProof/>
          <w:szCs w:val="24"/>
        </w:rPr>
        <w:t>: 1159–1184.</w:t>
      </w:r>
    </w:p>
    <w:p w14:paraId="2778F7F6"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Dugatkin, L.A. &amp; Godin, J.-G.J. 1996. Female mating preference for bold males in the guppy, Poecilia reticulata. </w:t>
      </w:r>
      <w:r w:rsidRPr="00FC49D6">
        <w:rPr>
          <w:rFonts w:ascii="Calibri" w:hAnsi="Calibri" w:cs="Calibri"/>
          <w:i/>
          <w:iCs/>
          <w:noProof/>
          <w:szCs w:val="24"/>
        </w:rPr>
        <w:t>Proc. Natl. Acad. Sci. U. S. A.</w:t>
      </w:r>
      <w:r w:rsidRPr="00FC49D6">
        <w:rPr>
          <w:rFonts w:ascii="Calibri" w:hAnsi="Calibri" w:cs="Calibri"/>
          <w:noProof/>
          <w:szCs w:val="24"/>
        </w:rPr>
        <w:t xml:space="preserve"> </w:t>
      </w:r>
      <w:r w:rsidRPr="00FC49D6">
        <w:rPr>
          <w:rFonts w:ascii="Calibri" w:hAnsi="Calibri" w:cs="Calibri"/>
          <w:b/>
          <w:bCs/>
          <w:noProof/>
          <w:szCs w:val="24"/>
        </w:rPr>
        <w:t>93</w:t>
      </w:r>
      <w:r w:rsidRPr="00FC49D6">
        <w:rPr>
          <w:rFonts w:ascii="Calibri" w:hAnsi="Calibri" w:cs="Calibri"/>
          <w:noProof/>
          <w:szCs w:val="24"/>
        </w:rPr>
        <w:t>: 10262–10267.</w:t>
      </w:r>
    </w:p>
    <w:p w14:paraId="66CD5A27"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Fisher, R. a. 1930. The Genetical Theory of Natural Selection. </w:t>
      </w:r>
      <w:r w:rsidRPr="00FC49D6">
        <w:rPr>
          <w:rFonts w:ascii="Calibri" w:hAnsi="Calibri" w:cs="Calibri"/>
          <w:i/>
          <w:iCs/>
          <w:noProof/>
          <w:szCs w:val="24"/>
        </w:rPr>
        <w:t>Genetics</w:t>
      </w:r>
      <w:r w:rsidRPr="00FC49D6">
        <w:rPr>
          <w:rFonts w:ascii="Calibri" w:hAnsi="Calibri" w:cs="Calibri"/>
          <w:noProof/>
          <w:szCs w:val="24"/>
        </w:rPr>
        <w:t xml:space="preserve"> </w:t>
      </w:r>
      <w:r w:rsidRPr="00FC49D6">
        <w:rPr>
          <w:rFonts w:ascii="Calibri" w:hAnsi="Calibri" w:cs="Calibri"/>
          <w:b/>
          <w:bCs/>
          <w:noProof/>
          <w:szCs w:val="24"/>
        </w:rPr>
        <w:t>154</w:t>
      </w:r>
      <w:r w:rsidRPr="00FC49D6">
        <w:rPr>
          <w:rFonts w:ascii="Calibri" w:hAnsi="Calibri" w:cs="Calibri"/>
          <w:noProof/>
          <w:szCs w:val="24"/>
        </w:rPr>
        <w:t>: 272.</w:t>
      </w:r>
    </w:p>
    <w:p w14:paraId="6F087670"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Garamszegi, L.Z., Eens, M. &amp; Török, J. 2008. Birds reveal their personality when singing. </w:t>
      </w:r>
      <w:r w:rsidRPr="00FC49D6">
        <w:rPr>
          <w:rFonts w:ascii="Calibri" w:hAnsi="Calibri" w:cs="Calibri"/>
          <w:i/>
          <w:iCs/>
          <w:noProof/>
          <w:szCs w:val="24"/>
        </w:rPr>
        <w:t>PLoS One</w:t>
      </w:r>
      <w:r w:rsidRPr="00FC49D6">
        <w:rPr>
          <w:rFonts w:ascii="Calibri" w:hAnsi="Calibri" w:cs="Calibri"/>
          <w:noProof/>
          <w:szCs w:val="24"/>
        </w:rPr>
        <w:t xml:space="preserve"> </w:t>
      </w:r>
      <w:r w:rsidRPr="00FC49D6">
        <w:rPr>
          <w:rFonts w:ascii="Calibri" w:hAnsi="Calibri" w:cs="Calibri"/>
          <w:b/>
          <w:bCs/>
          <w:noProof/>
          <w:szCs w:val="24"/>
        </w:rPr>
        <w:t>3</w:t>
      </w:r>
      <w:r w:rsidRPr="00FC49D6">
        <w:rPr>
          <w:rFonts w:ascii="Calibri" w:hAnsi="Calibri" w:cs="Calibri"/>
          <w:noProof/>
          <w:szCs w:val="24"/>
        </w:rPr>
        <w:t>.</w:t>
      </w:r>
    </w:p>
    <w:p w14:paraId="32B49296"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Hall, M.L., Parson, T., Riebel, K. &amp; Mulder, R.A. 2017. Personality, plasticity, and resource defense. </w:t>
      </w:r>
      <w:r w:rsidRPr="00FC49D6">
        <w:rPr>
          <w:rFonts w:ascii="Calibri" w:hAnsi="Calibri" w:cs="Calibri"/>
          <w:i/>
          <w:iCs/>
          <w:noProof/>
          <w:szCs w:val="24"/>
        </w:rPr>
        <w:t>Behav. Ecol.</w:t>
      </w:r>
      <w:r w:rsidRPr="00FC49D6">
        <w:rPr>
          <w:rFonts w:ascii="Calibri" w:hAnsi="Calibri" w:cs="Calibri"/>
          <w:noProof/>
          <w:szCs w:val="24"/>
        </w:rPr>
        <w:t xml:space="preserve"> </w:t>
      </w:r>
      <w:r w:rsidRPr="00FC49D6">
        <w:rPr>
          <w:rFonts w:ascii="Calibri" w:hAnsi="Calibri" w:cs="Calibri"/>
          <w:b/>
          <w:bCs/>
          <w:noProof/>
          <w:szCs w:val="24"/>
        </w:rPr>
        <w:t>28</w:t>
      </w:r>
      <w:r w:rsidRPr="00FC49D6">
        <w:rPr>
          <w:rFonts w:ascii="Calibri" w:hAnsi="Calibri" w:cs="Calibri"/>
          <w:noProof/>
          <w:szCs w:val="24"/>
        </w:rPr>
        <w:t>: 138–144.</w:t>
      </w:r>
    </w:p>
    <w:p w14:paraId="54684D8C"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Hosken, D.J. &amp; House, C.M. 2011. Sexual selection. </w:t>
      </w:r>
      <w:r w:rsidRPr="00FC49D6">
        <w:rPr>
          <w:rFonts w:ascii="Calibri" w:hAnsi="Calibri" w:cs="Calibri"/>
          <w:i/>
          <w:iCs/>
          <w:noProof/>
          <w:szCs w:val="24"/>
        </w:rPr>
        <w:t>Curr. Biol.</w:t>
      </w:r>
      <w:r w:rsidRPr="00FC49D6">
        <w:rPr>
          <w:rFonts w:ascii="Calibri" w:hAnsi="Calibri" w:cs="Calibri"/>
          <w:noProof/>
          <w:szCs w:val="24"/>
        </w:rPr>
        <w:t xml:space="preserve"> </w:t>
      </w:r>
      <w:r w:rsidRPr="00FC49D6">
        <w:rPr>
          <w:rFonts w:ascii="Calibri" w:hAnsi="Calibri" w:cs="Calibri"/>
          <w:b/>
          <w:bCs/>
          <w:noProof/>
          <w:szCs w:val="24"/>
        </w:rPr>
        <w:t>21</w:t>
      </w:r>
      <w:r w:rsidRPr="00FC49D6">
        <w:rPr>
          <w:rFonts w:ascii="Calibri" w:hAnsi="Calibri" w:cs="Calibri"/>
          <w:noProof/>
          <w:szCs w:val="24"/>
        </w:rPr>
        <w:t>: R62–R65. Elsevier.</w:t>
      </w:r>
    </w:p>
    <w:p w14:paraId="4073D185"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Hughes, A.L. 2015. Sexual Selection and Mate Choice: Insights from Neutralist Perspectives. </w:t>
      </w:r>
      <w:r w:rsidRPr="00FC49D6">
        <w:rPr>
          <w:rFonts w:ascii="Calibri" w:hAnsi="Calibri" w:cs="Calibri"/>
          <w:i/>
          <w:iCs/>
          <w:noProof/>
          <w:szCs w:val="24"/>
        </w:rPr>
        <w:t>Evol. Biol.</w:t>
      </w:r>
      <w:r w:rsidRPr="00FC49D6">
        <w:rPr>
          <w:rFonts w:ascii="Calibri" w:hAnsi="Calibri" w:cs="Calibri"/>
          <w:noProof/>
          <w:szCs w:val="24"/>
        </w:rPr>
        <w:t xml:space="preserve"> </w:t>
      </w:r>
      <w:r w:rsidRPr="00FC49D6">
        <w:rPr>
          <w:rFonts w:ascii="Calibri" w:hAnsi="Calibri" w:cs="Calibri"/>
          <w:b/>
          <w:bCs/>
          <w:noProof/>
          <w:szCs w:val="24"/>
        </w:rPr>
        <w:t>42</w:t>
      </w:r>
      <w:r w:rsidRPr="00FC49D6">
        <w:rPr>
          <w:rFonts w:ascii="Calibri" w:hAnsi="Calibri" w:cs="Calibri"/>
          <w:noProof/>
          <w:szCs w:val="24"/>
        </w:rPr>
        <w:t>: 366–378. Springer US.</w:t>
      </w:r>
    </w:p>
    <w:p w14:paraId="3639B71B"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Ingley, S.J. &amp; Johnson, J.B. 2014. Animal personality as a driver of reproductive isolation. </w:t>
      </w:r>
      <w:r w:rsidRPr="00FC49D6">
        <w:rPr>
          <w:rFonts w:ascii="Calibri" w:hAnsi="Calibri" w:cs="Calibri"/>
          <w:i/>
          <w:iCs/>
          <w:noProof/>
          <w:szCs w:val="24"/>
        </w:rPr>
        <w:t>Trends Ecol. Evol.</w:t>
      </w:r>
      <w:r w:rsidRPr="00FC49D6">
        <w:rPr>
          <w:rFonts w:ascii="Calibri" w:hAnsi="Calibri" w:cs="Calibri"/>
          <w:noProof/>
          <w:szCs w:val="24"/>
        </w:rPr>
        <w:t xml:space="preserve"> </w:t>
      </w:r>
      <w:r w:rsidRPr="00FC49D6">
        <w:rPr>
          <w:rFonts w:ascii="Calibri" w:hAnsi="Calibri" w:cs="Calibri"/>
          <w:b/>
          <w:bCs/>
          <w:noProof/>
          <w:szCs w:val="24"/>
        </w:rPr>
        <w:t>29</w:t>
      </w:r>
      <w:r w:rsidRPr="00FC49D6">
        <w:rPr>
          <w:rFonts w:ascii="Calibri" w:hAnsi="Calibri" w:cs="Calibri"/>
          <w:noProof/>
          <w:szCs w:val="24"/>
        </w:rPr>
        <w:t>: 369–371. Elsevier Ltd.</w:t>
      </w:r>
    </w:p>
    <w:p w14:paraId="5F324DD7"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Iwasa, Y., Pomiankowski, A. &amp; Nee, S. 1991. The Evolution of Costly Mate Preferences II. The “Handicap” Principle. </w:t>
      </w:r>
      <w:r w:rsidRPr="00FC49D6">
        <w:rPr>
          <w:rFonts w:ascii="Calibri" w:hAnsi="Calibri" w:cs="Calibri"/>
          <w:i/>
          <w:iCs/>
          <w:noProof/>
          <w:szCs w:val="24"/>
        </w:rPr>
        <w:t>Evolution (N. Y).</w:t>
      </w:r>
      <w:r w:rsidRPr="00FC49D6">
        <w:rPr>
          <w:rFonts w:ascii="Calibri" w:hAnsi="Calibri" w:cs="Calibri"/>
          <w:noProof/>
          <w:szCs w:val="24"/>
        </w:rPr>
        <w:t xml:space="preserve"> </w:t>
      </w:r>
      <w:r w:rsidRPr="00FC49D6">
        <w:rPr>
          <w:rFonts w:ascii="Calibri" w:hAnsi="Calibri" w:cs="Calibri"/>
          <w:b/>
          <w:bCs/>
          <w:noProof/>
          <w:szCs w:val="24"/>
        </w:rPr>
        <w:t>45</w:t>
      </w:r>
      <w:r w:rsidRPr="00FC49D6">
        <w:rPr>
          <w:rFonts w:ascii="Calibri" w:hAnsi="Calibri" w:cs="Calibri"/>
          <w:noProof/>
          <w:szCs w:val="24"/>
        </w:rPr>
        <w:t>: 1431.</w:t>
      </w:r>
    </w:p>
    <w:p w14:paraId="27E11270"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Keats, B.J.B. &amp; Sherman, S.L. 2013. </w:t>
      </w:r>
      <w:r w:rsidRPr="00FC49D6">
        <w:rPr>
          <w:rFonts w:ascii="Calibri" w:hAnsi="Calibri" w:cs="Calibri"/>
          <w:i/>
          <w:iCs/>
          <w:noProof/>
          <w:szCs w:val="24"/>
        </w:rPr>
        <w:t>Emery and Rimoin’s Principles and Practice of Medical Genetics</w:t>
      </w:r>
      <w:r w:rsidRPr="00FC49D6">
        <w:rPr>
          <w:rFonts w:ascii="Calibri" w:hAnsi="Calibri" w:cs="Calibri"/>
          <w:noProof/>
          <w:szCs w:val="24"/>
        </w:rPr>
        <w:t>, 6th ed. Elsevier.</w:t>
      </w:r>
    </w:p>
    <w:p w14:paraId="008D2AA8"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Kelleher, S.R., Silla, A.J. &amp; Byrne, P.G. 2018. Animal personality and behavioral syndromes in amphibians: a review of the evidence, experimental approaches, and implications for conservation. </w:t>
      </w:r>
      <w:r w:rsidRPr="00FC49D6">
        <w:rPr>
          <w:rFonts w:ascii="Calibri" w:hAnsi="Calibri" w:cs="Calibri"/>
          <w:i/>
          <w:iCs/>
          <w:noProof/>
          <w:szCs w:val="24"/>
        </w:rPr>
        <w:t>Behav. Ecol. Sociobiol.</w:t>
      </w:r>
      <w:r w:rsidRPr="00FC49D6">
        <w:rPr>
          <w:rFonts w:ascii="Calibri" w:hAnsi="Calibri" w:cs="Calibri"/>
          <w:noProof/>
          <w:szCs w:val="24"/>
        </w:rPr>
        <w:t xml:space="preserve"> </w:t>
      </w:r>
      <w:r w:rsidRPr="00FC49D6">
        <w:rPr>
          <w:rFonts w:ascii="Calibri" w:hAnsi="Calibri" w:cs="Calibri"/>
          <w:b/>
          <w:bCs/>
          <w:noProof/>
          <w:szCs w:val="24"/>
        </w:rPr>
        <w:t>72</w:t>
      </w:r>
      <w:r w:rsidRPr="00FC49D6">
        <w:rPr>
          <w:rFonts w:ascii="Calibri" w:hAnsi="Calibri" w:cs="Calibri"/>
          <w:noProof/>
          <w:szCs w:val="24"/>
        </w:rPr>
        <w:t>. Behavioral Ecology and Sociobiology.</w:t>
      </w:r>
    </w:p>
    <w:p w14:paraId="42AA2BF3"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Kokko, H., Brooks, R., Jennions, M.D. &amp; Morley, J. 2003. The evolution of mate choice and mating biases. </w:t>
      </w:r>
      <w:r w:rsidRPr="00FC49D6">
        <w:rPr>
          <w:rFonts w:ascii="Calibri" w:hAnsi="Calibri" w:cs="Calibri"/>
          <w:i/>
          <w:iCs/>
          <w:noProof/>
          <w:szCs w:val="24"/>
        </w:rPr>
        <w:t>Proc. R. Soc. B Biol. Sci.</w:t>
      </w:r>
      <w:r w:rsidRPr="00FC49D6">
        <w:rPr>
          <w:rFonts w:ascii="Calibri" w:hAnsi="Calibri" w:cs="Calibri"/>
          <w:noProof/>
          <w:szCs w:val="24"/>
        </w:rPr>
        <w:t xml:space="preserve"> </w:t>
      </w:r>
      <w:r w:rsidRPr="00FC49D6">
        <w:rPr>
          <w:rFonts w:ascii="Calibri" w:hAnsi="Calibri" w:cs="Calibri"/>
          <w:b/>
          <w:bCs/>
          <w:noProof/>
          <w:szCs w:val="24"/>
        </w:rPr>
        <w:t>270</w:t>
      </w:r>
      <w:r w:rsidRPr="00FC49D6">
        <w:rPr>
          <w:rFonts w:ascii="Calibri" w:hAnsi="Calibri" w:cs="Calibri"/>
          <w:noProof/>
          <w:szCs w:val="24"/>
        </w:rPr>
        <w:t>: 653–664.</w:t>
      </w:r>
    </w:p>
    <w:p w14:paraId="1564D69C"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Martin-Wintle, M.S., Shepherdson, D., Zhang, G., Huang, Y., Luo, B. &amp; Swaisgood, R.R. 2017. Do opposites attract? Effects of personality matching in breeding pairs of captive giant pandas on reproductive success. </w:t>
      </w:r>
      <w:r w:rsidRPr="00FC49D6">
        <w:rPr>
          <w:rFonts w:ascii="Calibri" w:hAnsi="Calibri" w:cs="Calibri"/>
          <w:i/>
          <w:iCs/>
          <w:noProof/>
          <w:szCs w:val="24"/>
        </w:rPr>
        <w:t>Biol. Conserv.</w:t>
      </w:r>
      <w:r w:rsidRPr="00FC49D6">
        <w:rPr>
          <w:rFonts w:ascii="Calibri" w:hAnsi="Calibri" w:cs="Calibri"/>
          <w:noProof/>
          <w:szCs w:val="24"/>
        </w:rPr>
        <w:t xml:space="preserve"> </w:t>
      </w:r>
      <w:r w:rsidRPr="00FC49D6">
        <w:rPr>
          <w:rFonts w:ascii="Calibri" w:hAnsi="Calibri" w:cs="Calibri"/>
          <w:b/>
          <w:bCs/>
          <w:noProof/>
          <w:szCs w:val="24"/>
        </w:rPr>
        <w:t>207</w:t>
      </w:r>
      <w:r w:rsidRPr="00FC49D6">
        <w:rPr>
          <w:rFonts w:ascii="Calibri" w:hAnsi="Calibri" w:cs="Calibri"/>
          <w:noProof/>
          <w:szCs w:val="24"/>
        </w:rPr>
        <w:t>: 27–37. The Authors.</w:t>
      </w:r>
    </w:p>
    <w:p w14:paraId="5889C8A1"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Mazué, G.P.F., Dechaume-Moncharmont, F.X. &amp; Godin, J.G.J. 2015. Boldness-exploration behavioral syndrome: Interfamily variability and repeatability of personality traits in the young of the convict cichlid (Amatitlania siquia). </w:t>
      </w:r>
      <w:r w:rsidRPr="00FC49D6">
        <w:rPr>
          <w:rFonts w:ascii="Calibri" w:hAnsi="Calibri" w:cs="Calibri"/>
          <w:i/>
          <w:iCs/>
          <w:noProof/>
          <w:szCs w:val="24"/>
        </w:rPr>
        <w:t>Behav. Ecol.</w:t>
      </w:r>
      <w:r w:rsidRPr="00FC49D6">
        <w:rPr>
          <w:rFonts w:ascii="Calibri" w:hAnsi="Calibri" w:cs="Calibri"/>
          <w:noProof/>
          <w:szCs w:val="24"/>
        </w:rPr>
        <w:t xml:space="preserve"> </w:t>
      </w:r>
      <w:r w:rsidRPr="00FC49D6">
        <w:rPr>
          <w:rFonts w:ascii="Calibri" w:hAnsi="Calibri" w:cs="Calibri"/>
          <w:b/>
          <w:bCs/>
          <w:noProof/>
          <w:szCs w:val="24"/>
        </w:rPr>
        <w:t>26</w:t>
      </w:r>
      <w:r w:rsidRPr="00FC49D6">
        <w:rPr>
          <w:rFonts w:ascii="Calibri" w:hAnsi="Calibri" w:cs="Calibri"/>
          <w:noProof/>
          <w:szCs w:val="24"/>
        </w:rPr>
        <w:t>: 900–908.</w:t>
      </w:r>
    </w:p>
    <w:p w14:paraId="38E2BDE7"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Møller, A.P. 2017. Amotz Zahavi (1928-2017). </w:t>
      </w:r>
      <w:r w:rsidRPr="00FC49D6">
        <w:rPr>
          <w:rFonts w:ascii="Calibri" w:hAnsi="Calibri" w:cs="Calibri"/>
          <w:i/>
          <w:iCs/>
          <w:noProof/>
          <w:szCs w:val="24"/>
        </w:rPr>
        <w:t>Ethology</w:t>
      </w:r>
      <w:r w:rsidRPr="00FC49D6">
        <w:rPr>
          <w:rFonts w:ascii="Calibri" w:hAnsi="Calibri" w:cs="Calibri"/>
          <w:noProof/>
          <w:szCs w:val="24"/>
        </w:rPr>
        <w:t xml:space="preserve"> </w:t>
      </w:r>
      <w:r w:rsidRPr="00FC49D6">
        <w:rPr>
          <w:rFonts w:ascii="Calibri" w:hAnsi="Calibri" w:cs="Calibri"/>
          <w:b/>
          <w:bCs/>
          <w:noProof/>
          <w:szCs w:val="24"/>
        </w:rPr>
        <w:t>123</w:t>
      </w:r>
      <w:r w:rsidRPr="00FC49D6">
        <w:rPr>
          <w:rFonts w:ascii="Calibri" w:hAnsi="Calibri" w:cs="Calibri"/>
          <w:noProof/>
          <w:szCs w:val="24"/>
        </w:rPr>
        <w:t>: 493–494.</w:t>
      </w:r>
    </w:p>
    <w:p w14:paraId="6D9C1298"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Montiglio, P.O., Wey, T.W., Chang, A.T., Fogarty, S. &amp; Sih, A. 2017. Correlational selection on personality and social plasticity: morphology and social context determine behavioural effects on mating success. </w:t>
      </w:r>
      <w:r w:rsidRPr="00FC49D6">
        <w:rPr>
          <w:rFonts w:ascii="Calibri" w:hAnsi="Calibri" w:cs="Calibri"/>
          <w:i/>
          <w:iCs/>
          <w:noProof/>
          <w:szCs w:val="24"/>
        </w:rPr>
        <w:t>J. Anim. Ecol.</w:t>
      </w:r>
      <w:r w:rsidRPr="00FC49D6">
        <w:rPr>
          <w:rFonts w:ascii="Calibri" w:hAnsi="Calibri" w:cs="Calibri"/>
          <w:noProof/>
          <w:szCs w:val="24"/>
        </w:rPr>
        <w:t xml:space="preserve"> </w:t>
      </w:r>
      <w:r w:rsidRPr="00FC49D6">
        <w:rPr>
          <w:rFonts w:ascii="Calibri" w:hAnsi="Calibri" w:cs="Calibri"/>
          <w:b/>
          <w:bCs/>
          <w:noProof/>
          <w:szCs w:val="24"/>
        </w:rPr>
        <w:t>86</w:t>
      </w:r>
      <w:r w:rsidRPr="00FC49D6">
        <w:rPr>
          <w:rFonts w:ascii="Calibri" w:hAnsi="Calibri" w:cs="Calibri"/>
          <w:noProof/>
          <w:szCs w:val="24"/>
        </w:rPr>
        <w:t>: 213–226.</w:t>
      </w:r>
    </w:p>
    <w:p w14:paraId="17823C98"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Myers, P.J. &amp; Young, J.K. 2018. Consistent individual behavior: evidence of personality in black bears. </w:t>
      </w:r>
      <w:r w:rsidRPr="00FC49D6">
        <w:rPr>
          <w:rFonts w:ascii="Calibri" w:hAnsi="Calibri" w:cs="Calibri"/>
          <w:i/>
          <w:iCs/>
          <w:noProof/>
          <w:szCs w:val="24"/>
        </w:rPr>
        <w:t>J. Ethol.</w:t>
      </w:r>
      <w:r w:rsidRPr="00FC49D6">
        <w:rPr>
          <w:rFonts w:ascii="Calibri" w:hAnsi="Calibri" w:cs="Calibri"/>
          <w:noProof/>
          <w:szCs w:val="24"/>
        </w:rPr>
        <w:t xml:space="preserve"> </w:t>
      </w:r>
      <w:r w:rsidRPr="00FC49D6">
        <w:rPr>
          <w:rFonts w:ascii="Calibri" w:hAnsi="Calibri" w:cs="Calibri"/>
          <w:b/>
          <w:bCs/>
          <w:noProof/>
          <w:szCs w:val="24"/>
        </w:rPr>
        <w:t>36</w:t>
      </w:r>
      <w:r w:rsidRPr="00FC49D6">
        <w:rPr>
          <w:rFonts w:ascii="Calibri" w:hAnsi="Calibri" w:cs="Calibri"/>
          <w:noProof/>
          <w:szCs w:val="24"/>
        </w:rPr>
        <w:t>: 117–124. Springer Japan.</w:t>
      </w:r>
    </w:p>
    <w:p w14:paraId="7A5B51EE"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Scherer, U., Kuhnhardt, M. &amp; Schuett, W. 2018. Predictability is attractive: Female preference for behaviourally consistent males but no preference for the level of male aggression in a bi-parental cichlid. </w:t>
      </w:r>
      <w:r w:rsidRPr="00FC49D6">
        <w:rPr>
          <w:rFonts w:ascii="Calibri" w:hAnsi="Calibri" w:cs="Calibri"/>
          <w:i/>
          <w:iCs/>
          <w:noProof/>
          <w:szCs w:val="24"/>
        </w:rPr>
        <w:t>PLoS One</w:t>
      </w:r>
      <w:r w:rsidRPr="00FC49D6">
        <w:rPr>
          <w:rFonts w:ascii="Calibri" w:hAnsi="Calibri" w:cs="Calibri"/>
          <w:noProof/>
          <w:szCs w:val="24"/>
        </w:rPr>
        <w:t xml:space="preserve"> </w:t>
      </w:r>
      <w:r w:rsidRPr="00FC49D6">
        <w:rPr>
          <w:rFonts w:ascii="Calibri" w:hAnsi="Calibri" w:cs="Calibri"/>
          <w:b/>
          <w:bCs/>
          <w:noProof/>
          <w:szCs w:val="24"/>
        </w:rPr>
        <w:t>13</w:t>
      </w:r>
      <w:r w:rsidRPr="00FC49D6">
        <w:rPr>
          <w:rFonts w:ascii="Calibri" w:hAnsi="Calibri" w:cs="Calibri"/>
          <w:noProof/>
          <w:szCs w:val="24"/>
        </w:rPr>
        <w:t>: 1–14.</w:t>
      </w:r>
    </w:p>
    <w:p w14:paraId="1C6318F1"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Schuett, W., By, U., The, T.O., Of, N., As, X., For,  a T., </w:t>
      </w:r>
      <w:r w:rsidRPr="00FC49D6">
        <w:rPr>
          <w:rFonts w:ascii="Calibri" w:hAnsi="Calibri" w:cs="Calibri"/>
          <w:i/>
          <w:iCs/>
          <w:noProof/>
          <w:szCs w:val="24"/>
        </w:rPr>
        <w:t>et al.</w:t>
      </w:r>
      <w:r w:rsidRPr="00FC49D6">
        <w:rPr>
          <w:rFonts w:ascii="Calibri" w:hAnsi="Calibri" w:cs="Calibri"/>
          <w:noProof/>
          <w:szCs w:val="24"/>
        </w:rPr>
        <w:t xml:space="preserve"> 2008. Sexual selection and personality in zebra finches. </w:t>
      </w:r>
      <w:r w:rsidRPr="00FC49D6">
        <w:rPr>
          <w:rFonts w:ascii="Calibri" w:hAnsi="Calibri" w:cs="Calibri"/>
          <w:b/>
          <w:bCs/>
          <w:noProof/>
          <w:szCs w:val="24"/>
        </w:rPr>
        <w:t>1</w:t>
      </w:r>
      <w:r w:rsidRPr="00FC49D6">
        <w:rPr>
          <w:rFonts w:ascii="Calibri" w:hAnsi="Calibri" w:cs="Calibri"/>
          <w:noProof/>
          <w:szCs w:val="24"/>
        </w:rPr>
        <w:t>: 1–17.</w:t>
      </w:r>
    </w:p>
    <w:p w14:paraId="20C0843C"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Schuett, W., Tregenza, T. &amp; Dall, S.R.X. 2010. Sexual selection and animal personality. </w:t>
      </w:r>
      <w:r w:rsidRPr="00FC49D6">
        <w:rPr>
          <w:rFonts w:ascii="Calibri" w:hAnsi="Calibri" w:cs="Calibri"/>
          <w:i/>
          <w:iCs/>
          <w:noProof/>
          <w:szCs w:val="24"/>
        </w:rPr>
        <w:t>Biol. Rev.</w:t>
      </w:r>
      <w:r w:rsidRPr="00FC49D6">
        <w:rPr>
          <w:rFonts w:ascii="Calibri" w:hAnsi="Calibri" w:cs="Calibri"/>
          <w:noProof/>
          <w:szCs w:val="24"/>
        </w:rPr>
        <w:t xml:space="preserve"> </w:t>
      </w:r>
      <w:r w:rsidRPr="00FC49D6">
        <w:rPr>
          <w:rFonts w:ascii="Calibri" w:hAnsi="Calibri" w:cs="Calibri"/>
          <w:b/>
          <w:bCs/>
          <w:noProof/>
          <w:szCs w:val="24"/>
        </w:rPr>
        <w:t>85</w:t>
      </w:r>
      <w:r w:rsidRPr="00FC49D6">
        <w:rPr>
          <w:rFonts w:ascii="Calibri" w:hAnsi="Calibri" w:cs="Calibri"/>
          <w:noProof/>
          <w:szCs w:val="24"/>
        </w:rPr>
        <w:t>: 217–246.</w:t>
      </w:r>
    </w:p>
    <w:p w14:paraId="149DAB7F"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Smith, B.R. &amp; Blumstein, D.T. 2008. Fitness consequences of personality: A meta-analysis. </w:t>
      </w:r>
      <w:r w:rsidRPr="00FC49D6">
        <w:rPr>
          <w:rFonts w:ascii="Calibri" w:hAnsi="Calibri" w:cs="Calibri"/>
          <w:i/>
          <w:iCs/>
          <w:noProof/>
          <w:szCs w:val="24"/>
        </w:rPr>
        <w:t>Behav. Ecol.</w:t>
      </w:r>
      <w:r w:rsidRPr="00FC49D6">
        <w:rPr>
          <w:rFonts w:ascii="Calibri" w:hAnsi="Calibri" w:cs="Calibri"/>
          <w:noProof/>
          <w:szCs w:val="24"/>
        </w:rPr>
        <w:t xml:space="preserve"> </w:t>
      </w:r>
      <w:r w:rsidRPr="00FC49D6">
        <w:rPr>
          <w:rFonts w:ascii="Calibri" w:hAnsi="Calibri" w:cs="Calibri"/>
          <w:b/>
          <w:bCs/>
          <w:noProof/>
          <w:szCs w:val="24"/>
        </w:rPr>
        <w:t>19</w:t>
      </w:r>
      <w:r w:rsidRPr="00FC49D6">
        <w:rPr>
          <w:rFonts w:ascii="Calibri" w:hAnsi="Calibri" w:cs="Calibri"/>
          <w:noProof/>
          <w:szCs w:val="24"/>
        </w:rPr>
        <w:t>: 448–455.</w:t>
      </w:r>
    </w:p>
    <w:p w14:paraId="7FC8D55D"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szCs w:val="24"/>
        </w:rPr>
      </w:pPr>
      <w:r w:rsidRPr="00FC49D6">
        <w:rPr>
          <w:rFonts w:ascii="Calibri" w:hAnsi="Calibri" w:cs="Calibri"/>
          <w:noProof/>
          <w:szCs w:val="24"/>
        </w:rPr>
        <w:t xml:space="preserve">Számadó, S. &amp; Penn, D.J. 2018. Does the handicap principle explain the evolution of dimorphic ornaments? </w:t>
      </w:r>
      <w:r w:rsidRPr="00FC49D6">
        <w:rPr>
          <w:rFonts w:ascii="Calibri" w:hAnsi="Calibri" w:cs="Calibri"/>
          <w:i/>
          <w:iCs/>
          <w:noProof/>
          <w:szCs w:val="24"/>
        </w:rPr>
        <w:t>Anim. Behav.</w:t>
      </w:r>
      <w:r w:rsidRPr="00FC49D6">
        <w:rPr>
          <w:rFonts w:ascii="Calibri" w:hAnsi="Calibri" w:cs="Calibri"/>
          <w:noProof/>
          <w:szCs w:val="24"/>
        </w:rPr>
        <w:t xml:space="preserve"> </w:t>
      </w:r>
      <w:r w:rsidRPr="00FC49D6">
        <w:rPr>
          <w:rFonts w:ascii="Calibri" w:hAnsi="Calibri" w:cs="Calibri"/>
          <w:b/>
          <w:bCs/>
          <w:noProof/>
          <w:szCs w:val="24"/>
        </w:rPr>
        <w:t>138</w:t>
      </w:r>
      <w:r w:rsidRPr="00FC49D6">
        <w:rPr>
          <w:rFonts w:ascii="Calibri" w:hAnsi="Calibri" w:cs="Calibri"/>
          <w:noProof/>
          <w:szCs w:val="24"/>
        </w:rPr>
        <w:t>: e7–e10.</w:t>
      </w:r>
    </w:p>
    <w:p w14:paraId="56AE53C2" w14:textId="77777777" w:rsidR="00FC49D6" w:rsidRPr="00FC49D6" w:rsidRDefault="00FC49D6" w:rsidP="00B259C4">
      <w:pPr>
        <w:widowControl w:val="0"/>
        <w:autoSpaceDE w:val="0"/>
        <w:autoSpaceDN w:val="0"/>
        <w:adjustRightInd w:val="0"/>
        <w:spacing w:line="240" w:lineRule="auto"/>
        <w:ind w:left="480" w:hanging="480"/>
        <w:jc w:val="both"/>
        <w:rPr>
          <w:rFonts w:ascii="Calibri" w:hAnsi="Calibri" w:cs="Calibri"/>
          <w:noProof/>
        </w:rPr>
      </w:pPr>
      <w:r w:rsidRPr="00FC49D6">
        <w:rPr>
          <w:rFonts w:ascii="Calibri" w:hAnsi="Calibri" w:cs="Calibri"/>
          <w:noProof/>
          <w:szCs w:val="24"/>
        </w:rPr>
        <w:t xml:space="preserve">Zahavi, A. 1977. The cost of honesty. Further Remarks on the Handicap Principle. </w:t>
      </w:r>
      <w:r w:rsidRPr="00FC49D6">
        <w:rPr>
          <w:rFonts w:ascii="Calibri" w:hAnsi="Calibri" w:cs="Calibri"/>
          <w:i/>
          <w:iCs/>
          <w:noProof/>
          <w:szCs w:val="24"/>
        </w:rPr>
        <w:t>J. Theor. Biol.</w:t>
      </w:r>
      <w:r w:rsidRPr="00FC49D6">
        <w:rPr>
          <w:rFonts w:ascii="Calibri" w:hAnsi="Calibri" w:cs="Calibri"/>
          <w:noProof/>
          <w:szCs w:val="24"/>
        </w:rPr>
        <w:t xml:space="preserve"> </w:t>
      </w:r>
      <w:r w:rsidRPr="00FC49D6">
        <w:rPr>
          <w:rFonts w:ascii="Calibri" w:hAnsi="Calibri" w:cs="Calibri"/>
          <w:b/>
          <w:bCs/>
          <w:noProof/>
          <w:szCs w:val="24"/>
        </w:rPr>
        <w:t>67</w:t>
      </w:r>
      <w:r w:rsidRPr="00FC49D6">
        <w:rPr>
          <w:rFonts w:ascii="Calibri" w:hAnsi="Calibri" w:cs="Calibri"/>
          <w:noProof/>
          <w:szCs w:val="24"/>
        </w:rPr>
        <w:t>: 603–605.</w:t>
      </w:r>
    </w:p>
    <w:p w14:paraId="5BE39F86" w14:textId="77777777" w:rsidR="00BD74C7" w:rsidRPr="003B1A6A" w:rsidRDefault="00BD74C7" w:rsidP="00B259C4">
      <w:pPr>
        <w:jc w:val="both"/>
      </w:pPr>
      <w:r>
        <w:fldChar w:fldCharType="end"/>
      </w:r>
    </w:p>
    <w:p w14:paraId="466BB1D1" w14:textId="77777777" w:rsidR="00BD74C7" w:rsidRDefault="00BD74C7" w:rsidP="00B259C4">
      <w:pPr>
        <w:spacing w:after="0"/>
        <w:jc w:val="both"/>
      </w:pPr>
    </w:p>
    <w:p w14:paraId="2C918C79" w14:textId="77777777" w:rsidR="00BD74C7" w:rsidRDefault="00BD74C7" w:rsidP="00B259C4">
      <w:pPr>
        <w:spacing w:after="0"/>
        <w:jc w:val="both"/>
        <w:rPr>
          <w:color w:val="FF0000"/>
        </w:rPr>
      </w:pPr>
    </w:p>
    <w:p w14:paraId="66C6C6DC" w14:textId="77777777" w:rsidR="00BD74C7" w:rsidRDefault="00BD74C7" w:rsidP="00B259C4">
      <w:pPr>
        <w:spacing w:after="0"/>
        <w:jc w:val="both"/>
        <w:rPr>
          <w:color w:val="FF0000"/>
        </w:rPr>
      </w:pPr>
    </w:p>
    <w:p w14:paraId="72C7DC02" w14:textId="77777777" w:rsidR="00BD74C7" w:rsidRDefault="00BD74C7" w:rsidP="00B259C4">
      <w:pPr>
        <w:spacing w:after="0"/>
        <w:jc w:val="both"/>
        <w:rPr>
          <w:color w:val="FF0000"/>
        </w:rPr>
      </w:pPr>
    </w:p>
    <w:p w14:paraId="78501CC1" w14:textId="77777777" w:rsidR="00BD74C7" w:rsidRDefault="00BD74C7" w:rsidP="00B259C4">
      <w:pPr>
        <w:spacing w:after="0"/>
        <w:jc w:val="both"/>
        <w:rPr>
          <w:color w:val="FF0000"/>
        </w:rPr>
      </w:pPr>
    </w:p>
    <w:p w14:paraId="346C04D6" w14:textId="77777777" w:rsidR="00BD74C7" w:rsidRDefault="00BD74C7" w:rsidP="00B259C4">
      <w:pPr>
        <w:spacing w:after="0"/>
        <w:jc w:val="both"/>
        <w:rPr>
          <w:color w:val="FF0000"/>
        </w:rPr>
      </w:pPr>
    </w:p>
    <w:p w14:paraId="2F024ECC" w14:textId="77777777" w:rsidR="00BD74C7" w:rsidRDefault="00BD74C7" w:rsidP="00B259C4">
      <w:pPr>
        <w:spacing w:after="0"/>
        <w:jc w:val="both"/>
        <w:rPr>
          <w:color w:val="FF0000"/>
        </w:rPr>
      </w:pPr>
    </w:p>
    <w:p w14:paraId="0695C5C6" w14:textId="77777777" w:rsidR="00BD74C7" w:rsidRDefault="00BD74C7" w:rsidP="00B259C4">
      <w:pPr>
        <w:spacing w:after="0"/>
        <w:jc w:val="both"/>
        <w:rPr>
          <w:color w:val="FF0000"/>
        </w:rPr>
      </w:pPr>
    </w:p>
    <w:p w14:paraId="3AD0F25B" w14:textId="77777777" w:rsidR="00BD74C7" w:rsidRDefault="00BD74C7" w:rsidP="00B259C4">
      <w:pPr>
        <w:spacing w:after="0"/>
        <w:jc w:val="both"/>
      </w:pPr>
    </w:p>
    <w:p w14:paraId="7CEE5416" w14:textId="77777777" w:rsidR="00BD74C7" w:rsidRPr="00AC385F" w:rsidRDefault="00BD74C7" w:rsidP="00B259C4">
      <w:pPr>
        <w:spacing w:after="0"/>
        <w:jc w:val="both"/>
        <w:rPr>
          <w:color w:val="FF0000"/>
        </w:rPr>
      </w:pPr>
    </w:p>
    <w:p w14:paraId="5E1CD7B0" w14:textId="77777777" w:rsidR="00BD74C7" w:rsidRDefault="00BD74C7" w:rsidP="00B259C4">
      <w:pPr>
        <w:jc w:val="both"/>
      </w:pPr>
    </w:p>
    <w:sectPr w:rsidR="00BD74C7">
      <w:headerReference w:type="default" r:id="rId18"/>
      <w:footerReference w:type="default" r:id="rId19"/>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7B485" w14:textId="77777777" w:rsidR="006146EB" w:rsidRDefault="006146EB" w:rsidP="00AE1DBB">
      <w:pPr>
        <w:spacing w:after="0" w:line="240" w:lineRule="auto"/>
      </w:pPr>
      <w:r>
        <w:separator/>
      </w:r>
    </w:p>
  </w:endnote>
  <w:endnote w:type="continuationSeparator" w:id="0">
    <w:p w14:paraId="51F5FBE8" w14:textId="77777777" w:rsidR="006146EB" w:rsidRDefault="006146EB" w:rsidP="00AE1D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9745980"/>
      <w:docPartObj>
        <w:docPartGallery w:val="Page Numbers (Bottom of Page)"/>
        <w:docPartUnique/>
      </w:docPartObj>
    </w:sdtPr>
    <w:sdtEndPr>
      <w:rPr>
        <w:noProof/>
      </w:rPr>
    </w:sdtEndPr>
    <w:sdtContent>
      <w:p w14:paraId="41EF4E07" w14:textId="1FC6CFCE" w:rsidR="00AE1DBB" w:rsidRDefault="00AE1DB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BBB240" w14:textId="77777777" w:rsidR="00AE1DBB" w:rsidRDefault="00AE1D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917303" w14:textId="77777777" w:rsidR="006146EB" w:rsidRDefault="006146EB" w:rsidP="00AE1DBB">
      <w:pPr>
        <w:spacing w:after="0" w:line="240" w:lineRule="auto"/>
      </w:pPr>
      <w:r>
        <w:separator/>
      </w:r>
    </w:p>
  </w:footnote>
  <w:footnote w:type="continuationSeparator" w:id="0">
    <w:p w14:paraId="21B21FC6" w14:textId="77777777" w:rsidR="006146EB" w:rsidRDefault="006146EB" w:rsidP="00AE1D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DC9427" w14:textId="7454C93A" w:rsidR="007243BB" w:rsidRDefault="007243BB">
    <w:pPr>
      <w:pStyle w:val="Header"/>
    </w:pPr>
    <w:r>
      <w:rPr>
        <w:noProof/>
      </w:rPr>
      <w:drawing>
        <wp:anchor distT="0" distB="0" distL="114300" distR="114300" simplePos="0" relativeHeight="251658240" behindDoc="0" locked="0" layoutInCell="1" allowOverlap="1" wp14:anchorId="73B8A0D7" wp14:editId="25FFCB3B">
          <wp:simplePos x="0" y="0"/>
          <wp:positionH relativeFrom="margin">
            <wp:align>left</wp:align>
          </wp:positionH>
          <wp:positionV relativeFrom="paragraph">
            <wp:posOffset>-190500</wp:posOffset>
          </wp:positionV>
          <wp:extent cx="1642745" cy="386715"/>
          <wp:effectExtent l="0" t="0" r="0" b="0"/>
          <wp:wrapThrough wrapText="bothSides">
            <wp:wrapPolygon edited="0">
              <wp:start x="0" y="0"/>
              <wp:lineTo x="0" y="18089"/>
              <wp:lineTo x="250" y="20217"/>
              <wp:lineTo x="4759" y="20217"/>
              <wp:lineTo x="15029" y="19153"/>
              <wp:lineTo x="21291" y="14897"/>
              <wp:lineTo x="21291" y="3192"/>
              <wp:lineTo x="3507" y="0"/>
              <wp:lineTo x="0" y="0"/>
            </wp:wrapPolygon>
          </wp:wrapThrough>
          <wp:docPr id="18" name="Picture 18" descr="A close up of a logo&#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g.png"/>
                  <pic:cNvPicPr/>
                </pic:nvPicPr>
                <pic:blipFill>
                  <a:blip r:embed="rId1">
                    <a:extLst>
                      <a:ext uri="{28A0092B-C50C-407E-A947-70E740481C1C}">
                        <a14:useLocalDpi xmlns:a14="http://schemas.microsoft.com/office/drawing/2010/main" val="0"/>
                      </a:ext>
                    </a:extLst>
                  </a:blip>
                  <a:stretch>
                    <a:fillRect/>
                  </a:stretch>
                </pic:blipFill>
                <pic:spPr>
                  <a:xfrm>
                    <a:off x="0" y="0"/>
                    <a:ext cx="1642745" cy="386715"/>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E7F126A"/>
    <w:multiLevelType w:val="hybridMultilevel"/>
    <w:tmpl w:val="FE1896A4"/>
    <w:lvl w:ilvl="0" w:tplc="1EB69E72">
      <w:start w:val="9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DAC7331"/>
    <w:multiLevelType w:val="hybridMultilevel"/>
    <w:tmpl w:val="C9EE2C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savePreviewPicture/>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74C7"/>
    <w:rsid w:val="00004551"/>
    <w:rsid w:val="0001039A"/>
    <w:rsid w:val="000107CF"/>
    <w:rsid w:val="00013A02"/>
    <w:rsid w:val="0001464E"/>
    <w:rsid w:val="00014FDA"/>
    <w:rsid w:val="0002558E"/>
    <w:rsid w:val="00043C1B"/>
    <w:rsid w:val="0004655D"/>
    <w:rsid w:val="00047375"/>
    <w:rsid w:val="00061661"/>
    <w:rsid w:val="00061933"/>
    <w:rsid w:val="00066A08"/>
    <w:rsid w:val="00073175"/>
    <w:rsid w:val="00082DBD"/>
    <w:rsid w:val="00096CC8"/>
    <w:rsid w:val="000A3E32"/>
    <w:rsid w:val="000A6FC4"/>
    <w:rsid w:val="000B5913"/>
    <w:rsid w:val="000C1DCC"/>
    <w:rsid w:val="000C579D"/>
    <w:rsid w:val="000D39AE"/>
    <w:rsid w:val="000E2DC8"/>
    <w:rsid w:val="000E4DAB"/>
    <w:rsid w:val="000E7789"/>
    <w:rsid w:val="000F73B8"/>
    <w:rsid w:val="00105BA1"/>
    <w:rsid w:val="001136DB"/>
    <w:rsid w:val="0013531A"/>
    <w:rsid w:val="00151600"/>
    <w:rsid w:val="0015301B"/>
    <w:rsid w:val="00156C6F"/>
    <w:rsid w:val="0017184A"/>
    <w:rsid w:val="00173ECB"/>
    <w:rsid w:val="001740E7"/>
    <w:rsid w:val="00181310"/>
    <w:rsid w:val="00183C68"/>
    <w:rsid w:val="00187394"/>
    <w:rsid w:val="00187DBF"/>
    <w:rsid w:val="00191837"/>
    <w:rsid w:val="001928D3"/>
    <w:rsid w:val="001A0782"/>
    <w:rsid w:val="001A0F02"/>
    <w:rsid w:val="001A5CCC"/>
    <w:rsid w:val="001B597D"/>
    <w:rsid w:val="001B5B09"/>
    <w:rsid w:val="001B729F"/>
    <w:rsid w:val="001D272C"/>
    <w:rsid w:val="001D458D"/>
    <w:rsid w:val="001D63EF"/>
    <w:rsid w:val="001F5E82"/>
    <w:rsid w:val="002045AE"/>
    <w:rsid w:val="00206ED6"/>
    <w:rsid w:val="002102A1"/>
    <w:rsid w:val="00213F2D"/>
    <w:rsid w:val="00246857"/>
    <w:rsid w:val="00247FA1"/>
    <w:rsid w:val="00257E36"/>
    <w:rsid w:val="002601A9"/>
    <w:rsid w:val="0026157C"/>
    <w:rsid w:val="002704C1"/>
    <w:rsid w:val="0027109E"/>
    <w:rsid w:val="00273ECF"/>
    <w:rsid w:val="00281484"/>
    <w:rsid w:val="00290BE2"/>
    <w:rsid w:val="00293BE0"/>
    <w:rsid w:val="002A1569"/>
    <w:rsid w:val="002A4135"/>
    <w:rsid w:val="002C0510"/>
    <w:rsid w:val="002C36AD"/>
    <w:rsid w:val="002D4E8D"/>
    <w:rsid w:val="002E3C9C"/>
    <w:rsid w:val="002E3DAE"/>
    <w:rsid w:val="002F516C"/>
    <w:rsid w:val="002F5FAF"/>
    <w:rsid w:val="00301414"/>
    <w:rsid w:val="00302E58"/>
    <w:rsid w:val="003053FD"/>
    <w:rsid w:val="00305560"/>
    <w:rsid w:val="0033699F"/>
    <w:rsid w:val="0034057D"/>
    <w:rsid w:val="00346729"/>
    <w:rsid w:val="003500BF"/>
    <w:rsid w:val="003571F1"/>
    <w:rsid w:val="00357DD5"/>
    <w:rsid w:val="00373DAC"/>
    <w:rsid w:val="00394128"/>
    <w:rsid w:val="003B4FED"/>
    <w:rsid w:val="003C5F63"/>
    <w:rsid w:val="003E2E64"/>
    <w:rsid w:val="003F52FF"/>
    <w:rsid w:val="003F5948"/>
    <w:rsid w:val="0040479B"/>
    <w:rsid w:val="00413BEC"/>
    <w:rsid w:val="0042444B"/>
    <w:rsid w:val="004248A8"/>
    <w:rsid w:val="00426D6A"/>
    <w:rsid w:val="004324E9"/>
    <w:rsid w:val="0044248F"/>
    <w:rsid w:val="00446A7D"/>
    <w:rsid w:val="004518F5"/>
    <w:rsid w:val="00465E46"/>
    <w:rsid w:val="0046695F"/>
    <w:rsid w:val="00473607"/>
    <w:rsid w:val="00473A90"/>
    <w:rsid w:val="00496CFE"/>
    <w:rsid w:val="0049763A"/>
    <w:rsid w:val="004A3190"/>
    <w:rsid w:val="004A6490"/>
    <w:rsid w:val="004B512B"/>
    <w:rsid w:val="004B729C"/>
    <w:rsid w:val="004B779D"/>
    <w:rsid w:val="004C1BB7"/>
    <w:rsid w:val="004C4183"/>
    <w:rsid w:val="004D3B9F"/>
    <w:rsid w:val="004D477E"/>
    <w:rsid w:val="004E2EAC"/>
    <w:rsid w:val="004F3FE8"/>
    <w:rsid w:val="005032BE"/>
    <w:rsid w:val="005037C5"/>
    <w:rsid w:val="00517B0A"/>
    <w:rsid w:val="00520B5B"/>
    <w:rsid w:val="005415D8"/>
    <w:rsid w:val="00543359"/>
    <w:rsid w:val="005444EC"/>
    <w:rsid w:val="00545BAB"/>
    <w:rsid w:val="005527B0"/>
    <w:rsid w:val="00552873"/>
    <w:rsid w:val="005559E0"/>
    <w:rsid w:val="005711E5"/>
    <w:rsid w:val="00571CEF"/>
    <w:rsid w:val="005723F7"/>
    <w:rsid w:val="00573A9B"/>
    <w:rsid w:val="00590509"/>
    <w:rsid w:val="00590555"/>
    <w:rsid w:val="00593CFB"/>
    <w:rsid w:val="005A0958"/>
    <w:rsid w:val="005A3A19"/>
    <w:rsid w:val="005A7570"/>
    <w:rsid w:val="005A7E5A"/>
    <w:rsid w:val="005B6BA6"/>
    <w:rsid w:val="005C0914"/>
    <w:rsid w:val="005C58E9"/>
    <w:rsid w:val="005C62B2"/>
    <w:rsid w:val="005D1E02"/>
    <w:rsid w:val="005F4E5A"/>
    <w:rsid w:val="006103BF"/>
    <w:rsid w:val="006146EB"/>
    <w:rsid w:val="00616001"/>
    <w:rsid w:val="00625B8C"/>
    <w:rsid w:val="006479A2"/>
    <w:rsid w:val="00661BB2"/>
    <w:rsid w:val="00663A4D"/>
    <w:rsid w:val="006645EA"/>
    <w:rsid w:val="00684621"/>
    <w:rsid w:val="00695721"/>
    <w:rsid w:val="006967DA"/>
    <w:rsid w:val="006A0F44"/>
    <w:rsid w:val="006A39D7"/>
    <w:rsid w:val="006B01B2"/>
    <w:rsid w:val="006B10F4"/>
    <w:rsid w:val="006C1EC9"/>
    <w:rsid w:val="006C3709"/>
    <w:rsid w:val="006C38AD"/>
    <w:rsid w:val="006C657E"/>
    <w:rsid w:val="006D60D1"/>
    <w:rsid w:val="006E05F4"/>
    <w:rsid w:val="006E0FFF"/>
    <w:rsid w:val="006F5216"/>
    <w:rsid w:val="006F57FD"/>
    <w:rsid w:val="007041AC"/>
    <w:rsid w:val="007058CF"/>
    <w:rsid w:val="007201E4"/>
    <w:rsid w:val="007243BB"/>
    <w:rsid w:val="00726927"/>
    <w:rsid w:val="0073130E"/>
    <w:rsid w:val="00736568"/>
    <w:rsid w:val="00736C15"/>
    <w:rsid w:val="0074636A"/>
    <w:rsid w:val="0075464F"/>
    <w:rsid w:val="00754DB0"/>
    <w:rsid w:val="00756DED"/>
    <w:rsid w:val="0076452A"/>
    <w:rsid w:val="00767A5C"/>
    <w:rsid w:val="00777DA9"/>
    <w:rsid w:val="00791A7D"/>
    <w:rsid w:val="007B486F"/>
    <w:rsid w:val="007C3D0C"/>
    <w:rsid w:val="007D0286"/>
    <w:rsid w:val="007D5B39"/>
    <w:rsid w:val="007E1031"/>
    <w:rsid w:val="0080135B"/>
    <w:rsid w:val="0080780F"/>
    <w:rsid w:val="008245DB"/>
    <w:rsid w:val="00825D9D"/>
    <w:rsid w:val="0085180C"/>
    <w:rsid w:val="0085723F"/>
    <w:rsid w:val="00867028"/>
    <w:rsid w:val="0087463D"/>
    <w:rsid w:val="00880216"/>
    <w:rsid w:val="00883358"/>
    <w:rsid w:val="00883ABA"/>
    <w:rsid w:val="00883EA7"/>
    <w:rsid w:val="00894394"/>
    <w:rsid w:val="008A3BC8"/>
    <w:rsid w:val="008A506E"/>
    <w:rsid w:val="008C5C26"/>
    <w:rsid w:val="008E565C"/>
    <w:rsid w:val="008E7D04"/>
    <w:rsid w:val="008F3181"/>
    <w:rsid w:val="00901386"/>
    <w:rsid w:val="00902282"/>
    <w:rsid w:val="00910A8C"/>
    <w:rsid w:val="009118B1"/>
    <w:rsid w:val="00913F55"/>
    <w:rsid w:val="00920D29"/>
    <w:rsid w:val="009324F8"/>
    <w:rsid w:val="00933303"/>
    <w:rsid w:val="00937684"/>
    <w:rsid w:val="0094617A"/>
    <w:rsid w:val="00950331"/>
    <w:rsid w:val="00956943"/>
    <w:rsid w:val="00960C3C"/>
    <w:rsid w:val="0097083F"/>
    <w:rsid w:val="00976FB4"/>
    <w:rsid w:val="00985B01"/>
    <w:rsid w:val="0099003F"/>
    <w:rsid w:val="0099214E"/>
    <w:rsid w:val="0099615A"/>
    <w:rsid w:val="009A0547"/>
    <w:rsid w:val="009A2B27"/>
    <w:rsid w:val="009A7182"/>
    <w:rsid w:val="009B5234"/>
    <w:rsid w:val="009B5C1F"/>
    <w:rsid w:val="009C5918"/>
    <w:rsid w:val="009C644E"/>
    <w:rsid w:val="009C7434"/>
    <w:rsid w:val="009D4F8A"/>
    <w:rsid w:val="009E5FD5"/>
    <w:rsid w:val="009F6EDA"/>
    <w:rsid w:val="00A0010D"/>
    <w:rsid w:val="00A0050E"/>
    <w:rsid w:val="00A033E0"/>
    <w:rsid w:val="00A06E5E"/>
    <w:rsid w:val="00A10F26"/>
    <w:rsid w:val="00A11338"/>
    <w:rsid w:val="00A14420"/>
    <w:rsid w:val="00A302A5"/>
    <w:rsid w:val="00A32D26"/>
    <w:rsid w:val="00A51E53"/>
    <w:rsid w:val="00A5451C"/>
    <w:rsid w:val="00A56902"/>
    <w:rsid w:val="00A707FE"/>
    <w:rsid w:val="00A737C5"/>
    <w:rsid w:val="00A753CB"/>
    <w:rsid w:val="00A76677"/>
    <w:rsid w:val="00A80F71"/>
    <w:rsid w:val="00A873CE"/>
    <w:rsid w:val="00A94369"/>
    <w:rsid w:val="00A96F24"/>
    <w:rsid w:val="00AA2D23"/>
    <w:rsid w:val="00AB6DC5"/>
    <w:rsid w:val="00AC1372"/>
    <w:rsid w:val="00AC7B14"/>
    <w:rsid w:val="00AD4237"/>
    <w:rsid w:val="00AE1DBB"/>
    <w:rsid w:val="00AE6C26"/>
    <w:rsid w:val="00AE7839"/>
    <w:rsid w:val="00AF1C6E"/>
    <w:rsid w:val="00B00B89"/>
    <w:rsid w:val="00B24524"/>
    <w:rsid w:val="00B25266"/>
    <w:rsid w:val="00B259C4"/>
    <w:rsid w:val="00B4537E"/>
    <w:rsid w:val="00B563F8"/>
    <w:rsid w:val="00B65460"/>
    <w:rsid w:val="00B70131"/>
    <w:rsid w:val="00B74AF5"/>
    <w:rsid w:val="00B76827"/>
    <w:rsid w:val="00B93A45"/>
    <w:rsid w:val="00B95EA0"/>
    <w:rsid w:val="00BA0603"/>
    <w:rsid w:val="00BA1A5F"/>
    <w:rsid w:val="00BA492F"/>
    <w:rsid w:val="00BA5B02"/>
    <w:rsid w:val="00BB5292"/>
    <w:rsid w:val="00BC48A0"/>
    <w:rsid w:val="00BC4CC5"/>
    <w:rsid w:val="00BC5479"/>
    <w:rsid w:val="00BD08E2"/>
    <w:rsid w:val="00BD37D9"/>
    <w:rsid w:val="00BD74C7"/>
    <w:rsid w:val="00BE26B7"/>
    <w:rsid w:val="00BF1959"/>
    <w:rsid w:val="00BF311B"/>
    <w:rsid w:val="00C0469A"/>
    <w:rsid w:val="00C046E5"/>
    <w:rsid w:val="00C0555C"/>
    <w:rsid w:val="00C06B39"/>
    <w:rsid w:val="00C23A56"/>
    <w:rsid w:val="00C24B91"/>
    <w:rsid w:val="00C32D08"/>
    <w:rsid w:val="00C407C9"/>
    <w:rsid w:val="00C45C48"/>
    <w:rsid w:val="00C45E58"/>
    <w:rsid w:val="00C50F6B"/>
    <w:rsid w:val="00C61462"/>
    <w:rsid w:val="00C8177B"/>
    <w:rsid w:val="00C84AE4"/>
    <w:rsid w:val="00C862C2"/>
    <w:rsid w:val="00CA135A"/>
    <w:rsid w:val="00CA26FC"/>
    <w:rsid w:val="00CB12F7"/>
    <w:rsid w:val="00CB2DAC"/>
    <w:rsid w:val="00CB6E61"/>
    <w:rsid w:val="00CB77F3"/>
    <w:rsid w:val="00CC66B6"/>
    <w:rsid w:val="00CD31B9"/>
    <w:rsid w:val="00CF036B"/>
    <w:rsid w:val="00D0081F"/>
    <w:rsid w:val="00D05E32"/>
    <w:rsid w:val="00D201AE"/>
    <w:rsid w:val="00D22DBB"/>
    <w:rsid w:val="00D2496A"/>
    <w:rsid w:val="00D31A93"/>
    <w:rsid w:val="00D368B7"/>
    <w:rsid w:val="00D41117"/>
    <w:rsid w:val="00D50265"/>
    <w:rsid w:val="00D57E15"/>
    <w:rsid w:val="00D6189C"/>
    <w:rsid w:val="00D76521"/>
    <w:rsid w:val="00D930C3"/>
    <w:rsid w:val="00DA04E0"/>
    <w:rsid w:val="00DA2E61"/>
    <w:rsid w:val="00DB0F8A"/>
    <w:rsid w:val="00DB1030"/>
    <w:rsid w:val="00DB5172"/>
    <w:rsid w:val="00DD4067"/>
    <w:rsid w:val="00DE27B3"/>
    <w:rsid w:val="00DE394F"/>
    <w:rsid w:val="00DE48F7"/>
    <w:rsid w:val="00DE50F8"/>
    <w:rsid w:val="00DE5BFF"/>
    <w:rsid w:val="00DE6556"/>
    <w:rsid w:val="00DE7869"/>
    <w:rsid w:val="00E01649"/>
    <w:rsid w:val="00E24A58"/>
    <w:rsid w:val="00E326DD"/>
    <w:rsid w:val="00E4086B"/>
    <w:rsid w:val="00E409C0"/>
    <w:rsid w:val="00E544A0"/>
    <w:rsid w:val="00E63238"/>
    <w:rsid w:val="00E712C8"/>
    <w:rsid w:val="00E83E26"/>
    <w:rsid w:val="00E84A01"/>
    <w:rsid w:val="00EA03C2"/>
    <w:rsid w:val="00EA07A9"/>
    <w:rsid w:val="00EA09C7"/>
    <w:rsid w:val="00EB1BD7"/>
    <w:rsid w:val="00EB4AFE"/>
    <w:rsid w:val="00EB5CCF"/>
    <w:rsid w:val="00EC055A"/>
    <w:rsid w:val="00EC43CB"/>
    <w:rsid w:val="00EC54A5"/>
    <w:rsid w:val="00ED3A5A"/>
    <w:rsid w:val="00ED54E1"/>
    <w:rsid w:val="00ED5EB0"/>
    <w:rsid w:val="00EE2B34"/>
    <w:rsid w:val="00EF0CD5"/>
    <w:rsid w:val="00EF656F"/>
    <w:rsid w:val="00F13F0B"/>
    <w:rsid w:val="00F23C2E"/>
    <w:rsid w:val="00F3112F"/>
    <w:rsid w:val="00F4045E"/>
    <w:rsid w:val="00F41864"/>
    <w:rsid w:val="00F44804"/>
    <w:rsid w:val="00F51FAB"/>
    <w:rsid w:val="00F557AD"/>
    <w:rsid w:val="00F66938"/>
    <w:rsid w:val="00F8241C"/>
    <w:rsid w:val="00F84EEB"/>
    <w:rsid w:val="00F85BA8"/>
    <w:rsid w:val="00F87B09"/>
    <w:rsid w:val="00F9188E"/>
    <w:rsid w:val="00F94F0F"/>
    <w:rsid w:val="00FA5E47"/>
    <w:rsid w:val="00FC4614"/>
    <w:rsid w:val="00FC49D6"/>
    <w:rsid w:val="00FD0018"/>
    <w:rsid w:val="00FD3D49"/>
    <w:rsid w:val="00FD684B"/>
    <w:rsid w:val="00FE5A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907F84C"/>
  <w15:chartTrackingRefBased/>
  <w15:docId w15:val="{7962FC09-9FF8-48B6-A744-2CDF4ABE2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74C7"/>
  </w:style>
  <w:style w:type="paragraph" w:styleId="Heading2">
    <w:name w:val="heading 2"/>
    <w:basedOn w:val="Normal"/>
    <w:next w:val="Normal"/>
    <w:link w:val="Heading2Char"/>
    <w:uiPriority w:val="9"/>
    <w:unhideWhenUsed/>
    <w:qFormat/>
    <w:rsid w:val="00BD74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D74C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BD74C7"/>
    <w:pPr>
      <w:ind w:left="720"/>
      <w:contextualSpacing/>
    </w:pPr>
  </w:style>
  <w:style w:type="character" w:styleId="CommentReference">
    <w:name w:val="annotation reference"/>
    <w:basedOn w:val="DefaultParagraphFont"/>
    <w:uiPriority w:val="99"/>
    <w:semiHidden/>
    <w:unhideWhenUsed/>
    <w:rsid w:val="00BD74C7"/>
    <w:rPr>
      <w:sz w:val="16"/>
      <w:szCs w:val="16"/>
    </w:rPr>
  </w:style>
  <w:style w:type="paragraph" w:styleId="CommentText">
    <w:name w:val="annotation text"/>
    <w:basedOn w:val="Normal"/>
    <w:link w:val="CommentTextChar"/>
    <w:uiPriority w:val="99"/>
    <w:semiHidden/>
    <w:unhideWhenUsed/>
    <w:rsid w:val="00BD74C7"/>
    <w:pPr>
      <w:spacing w:line="240" w:lineRule="auto"/>
    </w:pPr>
    <w:rPr>
      <w:sz w:val="20"/>
      <w:szCs w:val="20"/>
    </w:rPr>
  </w:style>
  <w:style w:type="character" w:customStyle="1" w:styleId="CommentTextChar">
    <w:name w:val="Comment Text Char"/>
    <w:basedOn w:val="DefaultParagraphFont"/>
    <w:link w:val="CommentText"/>
    <w:uiPriority w:val="99"/>
    <w:semiHidden/>
    <w:rsid w:val="00BD74C7"/>
    <w:rPr>
      <w:sz w:val="20"/>
      <w:szCs w:val="20"/>
    </w:rPr>
  </w:style>
  <w:style w:type="paragraph" w:styleId="BalloonText">
    <w:name w:val="Balloon Text"/>
    <w:basedOn w:val="Normal"/>
    <w:link w:val="BalloonTextChar"/>
    <w:uiPriority w:val="99"/>
    <w:semiHidden/>
    <w:unhideWhenUsed/>
    <w:rsid w:val="00BD74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74C7"/>
    <w:rPr>
      <w:rFonts w:ascii="Segoe UI" w:hAnsi="Segoe UI" w:cs="Segoe UI"/>
      <w:sz w:val="18"/>
      <w:szCs w:val="18"/>
    </w:rPr>
  </w:style>
  <w:style w:type="paragraph" w:styleId="Caption">
    <w:name w:val="caption"/>
    <w:basedOn w:val="Normal"/>
    <w:next w:val="Normal"/>
    <w:uiPriority w:val="35"/>
    <w:unhideWhenUsed/>
    <w:qFormat/>
    <w:rsid w:val="005711E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E1D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1DBB"/>
  </w:style>
  <w:style w:type="paragraph" w:styleId="Footer">
    <w:name w:val="footer"/>
    <w:basedOn w:val="Normal"/>
    <w:link w:val="FooterChar"/>
    <w:uiPriority w:val="99"/>
    <w:unhideWhenUsed/>
    <w:rsid w:val="00AE1D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1D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5918AE-41D4-4547-8D1A-14269A450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3842</Words>
  <Characters>249901</Characters>
  <Application>Microsoft Office Word</Application>
  <DocSecurity>0</DocSecurity>
  <Lines>2082</Lines>
  <Paragraphs>586</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    </vt:lpstr>
      <vt:lpstr>    Abstract</vt:lpstr>
      <vt:lpstr>    Introduction</vt:lpstr>
      <vt:lpstr>    Direct and indirect benefits from female choice</vt:lpstr>
    </vt:vector>
  </TitlesOfParts>
  <Company/>
  <LinksUpToDate>false</LinksUpToDate>
  <CharactersWithSpaces>29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ynke wemer</dc:creator>
  <cp:keywords/>
  <dc:description/>
  <cp:lastModifiedBy>Nynke wemer</cp:lastModifiedBy>
  <cp:revision>257</cp:revision>
  <dcterms:created xsi:type="dcterms:W3CDTF">2018-06-26T17:05:00Z</dcterms:created>
  <dcterms:modified xsi:type="dcterms:W3CDTF">2018-07-07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volutionary-biology</vt:lpwstr>
  </property>
  <property fmtid="{D5CDD505-2E9C-101B-9397-08002B2CF9AE}" pid="17" name="Mendeley Recent Style Name 7_1">
    <vt:lpwstr>Journal of Evolutionary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f3ce8a-e756-36a2-9467-2c8f70205d57</vt:lpwstr>
  </property>
  <property fmtid="{D5CDD505-2E9C-101B-9397-08002B2CF9AE}" pid="24" name="Mendeley Citation Style_1">
    <vt:lpwstr>http://www.zotero.org/styles/journal-of-evolutionary-biology</vt:lpwstr>
  </property>
</Properties>
</file>